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8F0760">
      <w:pPr>
        <w:pStyle w:val="Title"/>
        <w:jc w:val="both"/>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8F0760">
      <w:pPr>
        <w:jc w:val="both"/>
        <w:rPr>
          <w:rStyle w:val="Strong"/>
        </w:rPr>
      </w:pPr>
    </w:p>
    <w:p w14:paraId="5F0FBCD0" w14:textId="63F82B45" w:rsidR="003D1D80" w:rsidRPr="003D1D80" w:rsidRDefault="003D1D80" w:rsidP="008F0760">
      <w:pPr>
        <w:jc w:val="both"/>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8F0760">
      <w:pPr>
        <w:jc w:val="both"/>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8F0760">
      <w:pPr>
        <w:jc w:val="both"/>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8F0760">
      <w:pPr>
        <w:jc w:val="both"/>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8F0760">
      <w:pPr>
        <w:pStyle w:val="Heading1"/>
        <w:jc w:val="both"/>
      </w:pPr>
      <w:r>
        <w:t>Case identification, contact tracing and related measures</w:t>
      </w:r>
    </w:p>
    <w:p w14:paraId="132B6821" w14:textId="337DB9A9"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8F0760">
      <w:pPr>
        <w:pStyle w:val="Heading2"/>
        <w:jc w:val="both"/>
        <w:rPr>
          <w:rFonts w:eastAsia="Calibri"/>
        </w:rPr>
      </w:pPr>
      <w:r w:rsidRPr="002A78CE">
        <w:rPr>
          <w:rFonts w:eastAsia="Calibri"/>
        </w:rPr>
        <w:t>Activate case notification</w:t>
      </w:r>
    </w:p>
    <w:p w14:paraId="1C7A3E23" w14:textId="0D359360" w:rsidR="00E51ADC" w:rsidRPr="00C52BB4" w:rsidRDefault="00E51ADC" w:rsidP="008F0760">
      <w:pPr>
        <w:jc w:val="both"/>
        <w:rPr>
          <w:sz w:val="20"/>
        </w:rPr>
      </w:pPr>
      <w:r w:rsidRPr="00C52BB4">
        <w:rPr>
          <w:sz w:val="20"/>
        </w:rPr>
        <w:t>Notification of cases and/or data related to cases become mandatory.</w:t>
      </w:r>
    </w:p>
    <w:p w14:paraId="339B3328" w14:textId="0133C4C4" w:rsidR="00E51ADC" w:rsidRDefault="00E51ADC" w:rsidP="008F0760">
      <w:pPr>
        <w:pStyle w:val="Heading3"/>
        <w:jc w:val="both"/>
        <w:rPr>
          <w:rFonts w:eastAsia="Calibri"/>
        </w:rPr>
      </w:pPr>
      <w:r w:rsidRPr="00E51ADC">
        <w:rPr>
          <w:rFonts w:eastAsia="Calibri"/>
        </w:rPr>
        <w:t>Covid-19 as a notifiable disease</w:t>
      </w:r>
    </w:p>
    <w:p w14:paraId="777A91B0" w14:textId="6BC07FB5" w:rsidR="002A78CE" w:rsidRDefault="002A78CE" w:rsidP="008F0760">
      <w:pPr>
        <w:jc w:val="both"/>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8F0760">
      <w:pPr>
        <w:pStyle w:val="Heading3"/>
        <w:jc w:val="both"/>
        <w:rPr>
          <w:rFonts w:eastAsia="Calibri"/>
        </w:rPr>
      </w:pPr>
      <w:r w:rsidRPr="00FC0A7E">
        <w:rPr>
          <w:rFonts w:eastAsia="Calibri"/>
        </w:rPr>
        <w:t>Mandatory report of test results by laboratories</w:t>
      </w:r>
    </w:p>
    <w:p w14:paraId="7CE34223" w14:textId="77777777" w:rsidR="00BA36AE" w:rsidRPr="00C52BB4" w:rsidRDefault="00BA36AE" w:rsidP="008F0760">
      <w:pPr>
        <w:jc w:val="both"/>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8F0760">
      <w:pPr>
        <w:pStyle w:val="Heading3"/>
        <w:jc w:val="both"/>
        <w:rPr>
          <w:rFonts w:eastAsia="Calibri"/>
        </w:rPr>
      </w:pPr>
      <w:r w:rsidRPr="00FF1191">
        <w:rPr>
          <w:rFonts w:eastAsia="Calibri"/>
        </w:rPr>
        <w:t>Speed notification</w:t>
      </w:r>
    </w:p>
    <w:p w14:paraId="2683D52A" w14:textId="5ED824FA" w:rsidR="00FF1191" w:rsidRPr="00C52BB4" w:rsidRDefault="00FF1191" w:rsidP="008F0760">
      <w:pPr>
        <w:jc w:val="both"/>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8F0760">
      <w:pPr>
        <w:pStyle w:val="Heading2"/>
        <w:jc w:val="both"/>
        <w:rPr>
          <w:rFonts w:eastAsia="Calibri"/>
        </w:rPr>
      </w:pPr>
      <w:r w:rsidRPr="00FC0A7E">
        <w:rPr>
          <w:rFonts w:eastAsia="Calibri"/>
        </w:rPr>
        <w:t>Airport health check</w:t>
      </w:r>
    </w:p>
    <w:p w14:paraId="5DF61C59" w14:textId="4E6E37F0" w:rsidR="00FC0A7E" w:rsidRPr="00C52BB4" w:rsidRDefault="00EE7A85" w:rsidP="008F0760">
      <w:pPr>
        <w:jc w:val="both"/>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8F0760">
      <w:pPr>
        <w:pStyle w:val="Heading3"/>
        <w:jc w:val="both"/>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8F0760">
      <w:pPr>
        <w:pStyle w:val="Heading3"/>
        <w:jc w:val="both"/>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8F0760">
      <w:pPr>
        <w:pStyle w:val="Heading3"/>
        <w:jc w:val="both"/>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8F0760">
      <w:pPr>
        <w:pStyle w:val="Heading3"/>
        <w:jc w:val="both"/>
        <w:rPr>
          <w:rFonts w:eastAsia="Calibri"/>
        </w:rPr>
      </w:pPr>
      <w:r w:rsidRPr="004C01A2">
        <w:rPr>
          <w:rFonts w:eastAsia="Calibri"/>
        </w:rPr>
        <w:t>Specific health channel for travellers</w:t>
      </w:r>
    </w:p>
    <w:p w14:paraId="660E6D3B" w14:textId="7EA1A605" w:rsidR="004C01A2" w:rsidRPr="00C52BB4" w:rsidRDefault="006D15D5" w:rsidP="008F0760">
      <w:pPr>
        <w:jc w:val="both"/>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8F0760">
      <w:pPr>
        <w:pStyle w:val="Heading3"/>
        <w:jc w:val="both"/>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8F0760">
      <w:pPr>
        <w:pStyle w:val="Heading3"/>
        <w:jc w:val="both"/>
        <w:rPr>
          <w:rFonts w:eastAsia="Calibri"/>
        </w:rPr>
      </w:pPr>
      <w:r w:rsidRPr="00C52BB4">
        <w:rPr>
          <w:rFonts w:eastAsia="Calibri"/>
        </w:rPr>
        <w:t>Test travellers with fever or symptoms</w:t>
      </w:r>
    </w:p>
    <w:p w14:paraId="3DB0AF38" w14:textId="32019C5D" w:rsidR="00C52BB4" w:rsidRPr="00C52BB4" w:rsidRDefault="00C52BB4" w:rsidP="008F0760">
      <w:pPr>
        <w:jc w:val="both"/>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8F0760">
      <w:pPr>
        <w:pStyle w:val="Heading2"/>
        <w:jc w:val="both"/>
        <w:rPr>
          <w:rFonts w:eastAsia="Calibri"/>
        </w:rPr>
      </w:pPr>
      <w:r>
        <w:rPr>
          <w:rFonts w:eastAsia="Calibri"/>
        </w:rPr>
        <w:t>Border health check</w:t>
      </w:r>
    </w:p>
    <w:p w14:paraId="05FCBEBC" w14:textId="7BE18C41" w:rsidR="00C52BB4" w:rsidRDefault="00C52BB4" w:rsidP="008F0760">
      <w:pPr>
        <w:pStyle w:val="Heading3"/>
        <w:jc w:val="both"/>
        <w:rPr>
          <w:rFonts w:eastAsia="Calibri"/>
        </w:rPr>
      </w:pPr>
      <w:r w:rsidRPr="00FC0A7E">
        <w:rPr>
          <w:rFonts w:eastAsia="Calibri"/>
        </w:rPr>
        <w:t>Health certificate requested</w:t>
      </w:r>
      <w:r>
        <w:rPr>
          <w:rFonts w:eastAsia="Calibri"/>
        </w:rPr>
        <w:t xml:space="preserve"> </w:t>
      </w:r>
      <w:r w:rsidR="00A14297">
        <w:rPr>
          <w:rFonts w:eastAsia="Calibri"/>
        </w:rPr>
        <w:t>to enter the country</w:t>
      </w:r>
    </w:p>
    <w:p w14:paraId="4C2DF462" w14:textId="19B01299" w:rsidR="00C52BB4" w:rsidRDefault="00C52BB4"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8F0760">
      <w:pPr>
        <w:pStyle w:val="Heading3"/>
        <w:jc w:val="both"/>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8F0760">
      <w:pPr>
        <w:pStyle w:val="Heading3"/>
        <w:jc w:val="both"/>
        <w:rPr>
          <w:rFonts w:eastAsia="Calibri"/>
        </w:rPr>
      </w:pPr>
      <w:r w:rsidRPr="00EE7A85">
        <w:rPr>
          <w:rFonts w:eastAsia="Calibri"/>
        </w:rPr>
        <w:t>Health screening</w:t>
      </w:r>
      <w:r>
        <w:rPr>
          <w:rFonts w:eastAsia="Calibri"/>
        </w:rPr>
        <w:t xml:space="preserve"> </w:t>
      </w:r>
      <w:r w:rsidR="00696A9D">
        <w:rPr>
          <w:rFonts w:eastAsia="Calibri"/>
        </w:rPr>
        <w:t>at the border</w:t>
      </w:r>
    </w:p>
    <w:p w14:paraId="3F696565" w14:textId="0AB8BFA8" w:rsidR="00EE7372"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8F0760">
      <w:pPr>
        <w:pStyle w:val="Heading3"/>
        <w:jc w:val="both"/>
        <w:rPr>
          <w:rFonts w:eastAsia="Calibri"/>
        </w:rPr>
      </w:pPr>
      <w:r w:rsidRPr="006D15D5">
        <w:rPr>
          <w:rFonts w:eastAsia="Calibri"/>
        </w:rPr>
        <w:t>Temperature screening</w:t>
      </w:r>
      <w:r>
        <w:rPr>
          <w:rFonts w:eastAsia="Calibri"/>
        </w:rPr>
        <w:t xml:space="preserve"> at the border</w:t>
      </w:r>
    </w:p>
    <w:p w14:paraId="413294DA" w14:textId="77777777" w:rsidR="00696A9D" w:rsidRPr="00C52BB4" w:rsidRDefault="00696A9D"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8F0760">
      <w:pPr>
        <w:pStyle w:val="Heading4"/>
        <w:jc w:val="both"/>
      </w:pPr>
      <w:r>
        <w:t>Temperature screening at p</w:t>
      </w:r>
      <w:r w:rsidRPr="00A858F5">
        <w:t>orts</w:t>
      </w:r>
    </w:p>
    <w:p w14:paraId="794D3A69" w14:textId="77777777" w:rsidR="0047427D" w:rsidRPr="00C52BB4" w:rsidRDefault="0047427D" w:rsidP="008F0760">
      <w:pPr>
        <w:jc w:val="both"/>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8F0760">
      <w:pPr>
        <w:pStyle w:val="Heading3"/>
        <w:jc w:val="both"/>
        <w:rPr>
          <w:rFonts w:eastAsia="Calibri"/>
        </w:rPr>
      </w:pPr>
      <w:r w:rsidRPr="00A45681">
        <w:rPr>
          <w:rFonts w:eastAsia="Calibri"/>
        </w:rPr>
        <w:t>Test at the border</w:t>
      </w:r>
    </w:p>
    <w:p w14:paraId="716E324A" w14:textId="6E7F1A64" w:rsidR="00A45681" w:rsidRPr="008A2AD6" w:rsidRDefault="00A45681" w:rsidP="008F0760">
      <w:pPr>
        <w:jc w:val="both"/>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8F0760">
      <w:pPr>
        <w:pStyle w:val="Heading2"/>
        <w:jc w:val="both"/>
        <w:rPr>
          <w:rFonts w:eastAsia="Calibri"/>
        </w:rPr>
      </w:pPr>
      <w:r w:rsidRPr="00224088">
        <w:rPr>
          <w:rFonts w:eastAsia="Calibri"/>
        </w:rPr>
        <w:t>Enhance detection system</w:t>
      </w:r>
    </w:p>
    <w:p w14:paraId="0EEBA8DB" w14:textId="54DE1B70" w:rsidR="00224088" w:rsidRPr="008A2AD6" w:rsidRDefault="00224088" w:rsidP="008F0760">
      <w:pPr>
        <w:jc w:val="both"/>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8F0760">
      <w:pPr>
        <w:pStyle w:val="Heading3"/>
        <w:jc w:val="both"/>
        <w:rPr>
          <w:rFonts w:eastAsia="Calibri"/>
        </w:rPr>
      </w:pPr>
      <w:r w:rsidRPr="00224088">
        <w:rPr>
          <w:rFonts w:eastAsia="Calibri"/>
        </w:rPr>
        <w:t>Broaden definition / special definition</w:t>
      </w:r>
    </w:p>
    <w:p w14:paraId="6B5B977D" w14:textId="67CF73EC" w:rsidR="00224088" w:rsidRPr="008A2AD6" w:rsidRDefault="00224088" w:rsidP="008F0760">
      <w:pPr>
        <w:jc w:val="both"/>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8F0760">
      <w:pPr>
        <w:pStyle w:val="Heading3"/>
        <w:jc w:val="both"/>
        <w:rPr>
          <w:rFonts w:eastAsia="Calibri"/>
        </w:rPr>
      </w:pPr>
      <w:r w:rsidRPr="00FF1191">
        <w:rPr>
          <w:rFonts w:eastAsia="Calibri"/>
        </w:rPr>
        <w:t>Extend test criteria</w:t>
      </w:r>
    </w:p>
    <w:p w14:paraId="581267BF" w14:textId="77777777" w:rsidR="0047427D" w:rsidRPr="008A2AD6" w:rsidRDefault="0047427D" w:rsidP="008F0760">
      <w:pPr>
        <w:jc w:val="both"/>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8F0760">
      <w:pPr>
        <w:pStyle w:val="Heading4"/>
        <w:jc w:val="both"/>
      </w:pPr>
      <w:r w:rsidRPr="000E445A">
        <w:t>Provide free testing</w:t>
      </w:r>
    </w:p>
    <w:p w14:paraId="1DD63CB2" w14:textId="77777777" w:rsidR="0047427D" w:rsidRPr="008A2AD6" w:rsidRDefault="0047427D" w:rsidP="008F0760">
      <w:pPr>
        <w:jc w:val="both"/>
        <w:rPr>
          <w:sz w:val="20"/>
        </w:rPr>
      </w:pPr>
      <w:r w:rsidRPr="008A2AD6">
        <w:rPr>
          <w:sz w:val="20"/>
        </w:rPr>
        <w:t>The government offer a free Covid-19 test to detect infection in citizens who wish it.</w:t>
      </w:r>
    </w:p>
    <w:p w14:paraId="27D3983D" w14:textId="4ECEC083" w:rsidR="00536BDB" w:rsidRDefault="00536BDB" w:rsidP="008F0760">
      <w:pPr>
        <w:pStyle w:val="Heading3"/>
        <w:jc w:val="both"/>
        <w:rPr>
          <w:rFonts w:eastAsia="Calibri"/>
        </w:rPr>
      </w:pPr>
      <w:r w:rsidRPr="00536BDB">
        <w:rPr>
          <w:rFonts w:eastAsia="Calibri"/>
        </w:rPr>
        <w:t>Health evaluation of visitors before access to specific institutions</w:t>
      </w:r>
    </w:p>
    <w:p w14:paraId="64D17071" w14:textId="68EE7B7D" w:rsidR="00536BDB" w:rsidRPr="008A2AD6" w:rsidRDefault="00536BDB" w:rsidP="008F0760">
      <w:pPr>
        <w:jc w:val="both"/>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8F0760">
      <w:pPr>
        <w:pStyle w:val="Heading3"/>
        <w:jc w:val="both"/>
        <w:rPr>
          <w:rFonts w:eastAsia="Calibri"/>
        </w:rPr>
      </w:pPr>
      <w:r>
        <w:rPr>
          <w:rFonts w:eastAsia="Calibri"/>
        </w:rPr>
        <w:t>Targeted testing</w:t>
      </w:r>
    </w:p>
    <w:p w14:paraId="17C6F181" w14:textId="77777777" w:rsidR="0047427D" w:rsidRPr="008A2AD6" w:rsidRDefault="0047427D" w:rsidP="008F0760">
      <w:pPr>
        <w:jc w:val="both"/>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8F0760">
      <w:pPr>
        <w:pStyle w:val="Heading3"/>
        <w:jc w:val="both"/>
        <w:rPr>
          <w:rFonts w:eastAsia="Calibri"/>
        </w:rPr>
      </w:pPr>
      <w:r w:rsidRPr="00300ABD">
        <w:rPr>
          <w:rFonts w:eastAsia="Calibri"/>
        </w:rPr>
        <w:t xml:space="preserve">Test contact or at risk of contact persons </w:t>
      </w:r>
    </w:p>
    <w:p w14:paraId="1FE5C0C5" w14:textId="7A7FADE2" w:rsidR="00536BDB" w:rsidRPr="008A2AD6" w:rsidRDefault="00536BDB" w:rsidP="008F0760">
      <w:pPr>
        <w:jc w:val="both"/>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8F0760">
      <w:pPr>
        <w:pStyle w:val="Heading2"/>
        <w:jc w:val="both"/>
      </w:pPr>
      <w:r w:rsidRPr="009A58BB">
        <w:t>Isolation of cases</w:t>
      </w:r>
    </w:p>
    <w:p w14:paraId="4813336D" w14:textId="1E0A5BB6" w:rsidR="009A58BB" w:rsidRPr="008A2AD6" w:rsidRDefault="009A58BB" w:rsidP="008F0760">
      <w:pPr>
        <w:jc w:val="both"/>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8F0760">
      <w:pPr>
        <w:pStyle w:val="Heading4"/>
        <w:jc w:val="both"/>
      </w:pPr>
      <w:r w:rsidRPr="00714A37">
        <w:t>Asymptomatic carriers</w:t>
      </w:r>
    </w:p>
    <w:p w14:paraId="0F6E3967" w14:textId="780BB063" w:rsidR="00A60FC7" w:rsidRPr="00A60FC7" w:rsidRDefault="00A60FC7" w:rsidP="008F0760">
      <w:pPr>
        <w:jc w:val="both"/>
      </w:pPr>
      <w:r>
        <w:t>Asymptomatic carriers are isolated (mandatory).</w:t>
      </w:r>
    </w:p>
    <w:p w14:paraId="0E6D1569" w14:textId="737ABD2C" w:rsidR="00714A37" w:rsidRDefault="00A60FC7" w:rsidP="008F0760">
      <w:pPr>
        <w:pStyle w:val="Heading4"/>
        <w:jc w:val="both"/>
      </w:pPr>
      <w:r w:rsidRPr="00A60FC7">
        <w:t>Mandatory</w:t>
      </w:r>
    </w:p>
    <w:p w14:paraId="46B840E3" w14:textId="62921B0F" w:rsidR="00A60FC7" w:rsidRPr="00BE411D" w:rsidRDefault="00A60FC7" w:rsidP="008F0760">
      <w:pPr>
        <w:jc w:val="both"/>
        <w:rPr>
          <w:sz w:val="20"/>
        </w:rPr>
      </w:pPr>
      <w:r w:rsidRPr="00BE411D">
        <w:rPr>
          <w:sz w:val="20"/>
        </w:rPr>
        <w:t>The isolation of cases is mandatory.</w:t>
      </w:r>
    </w:p>
    <w:p w14:paraId="4551259F" w14:textId="6B2757AF" w:rsidR="00FF4AA6" w:rsidRDefault="00FF4AA6" w:rsidP="008F0760">
      <w:pPr>
        <w:pStyle w:val="Heading2"/>
        <w:jc w:val="both"/>
      </w:pPr>
      <w:commentRangeStart w:id="1"/>
      <w:r w:rsidRPr="00FF4AA6">
        <w:t>Public transport health check</w:t>
      </w:r>
      <w:commentRangeEnd w:id="1"/>
      <w:r>
        <w:rPr>
          <w:rStyle w:val="CommentReference"/>
          <w:rFonts w:asciiTheme="minorHAnsi" w:eastAsiaTheme="minorHAnsi" w:hAnsiTheme="minorHAnsi" w:cstheme="minorBidi"/>
          <w:color w:val="auto"/>
        </w:rPr>
        <w:commentReference w:id="1"/>
      </w:r>
    </w:p>
    <w:p w14:paraId="5F5BCB42" w14:textId="356D2CC8" w:rsidR="00FF4AA6" w:rsidRPr="00BE411D" w:rsidRDefault="00FF4AA6" w:rsidP="008F0760">
      <w:pPr>
        <w:jc w:val="both"/>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8F0760">
      <w:pPr>
        <w:pStyle w:val="Heading3"/>
        <w:jc w:val="both"/>
      </w:pPr>
      <w:r w:rsidRPr="00BA36AE">
        <w:t>Temperature screening to access public transports</w:t>
      </w:r>
    </w:p>
    <w:p w14:paraId="034676D6" w14:textId="2979FE08" w:rsidR="00C6480B" w:rsidRDefault="00E70554" w:rsidP="008F0760">
      <w:pPr>
        <w:pStyle w:val="Heading2"/>
        <w:jc w:val="both"/>
      </w:pPr>
      <w:r>
        <w:t>Quarantine</w:t>
      </w:r>
    </w:p>
    <w:p w14:paraId="41498FBD" w14:textId="01BE5EEE" w:rsidR="00E70554" w:rsidRPr="00CC530B" w:rsidRDefault="00CC530B" w:rsidP="008F0760">
      <w:pPr>
        <w:jc w:val="both"/>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401F4E">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8F0760">
      <w:pPr>
        <w:pStyle w:val="Heading3"/>
        <w:jc w:val="both"/>
      </w:pPr>
      <w:r w:rsidRPr="00C476F6">
        <w:t>Contact persons</w:t>
      </w:r>
      <w:r w:rsidR="00D67069">
        <w:t xml:space="preserve"> (Qua</w:t>
      </w:r>
      <w:r w:rsidR="00A40C8C">
        <w:t>rantine of)</w:t>
      </w:r>
    </w:p>
    <w:p w14:paraId="689C8DAE" w14:textId="08936D44" w:rsidR="00C476F6" w:rsidRPr="00CC530B" w:rsidRDefault="00C476F6" w:rsidP="008F0760">
      <w:pPr>
        <w:jc w:val="both"/>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8F0760">
      <w:pPr>
        <w:pStyle w:val="Heading3"/>
        <w:jc w:val="both"/>
      </w:pPr>
      <w:r w:rsidRPr="00C476F6">
        <w:t>Incoming residents</w:t>
      </w:r>
      <w:r w:rsidR="00A40C8C">
        <w:t xml:space="preserve"> </w:t>
      </w:r>
      <w:r w:rsidR="00D67069">
        <w:t>(Qua</w:t>
      </w:r>
      <w:r w:rsidR="00A40C8C">
        <w:t>rantine of)</w:t>
      </w:r>
    </w:p>
    <w:p w14:paraId="5CB8AE28" w14:textId="1AD376BD" w:rsidR="00C476F6" w:rsidRPr="00CC530B" w:rsidRDefault="00A40C8C"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8F0760">
      <w:pPr>
        <w:pStyle w:val="Heading3"/>
        <w:jc w:val="both"/>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8F0760">
      <w:pPr>
        <w:pStyle w:val="Heading3"/>
        <w:jc w:val="both"/>
      </w:pPr>
      <w:r w:rsidRPr="00C476F6">
        <w:t>Incomings from high-risk areas</w:t>
      </w:r>
      <w:r w:rsidR="00A40C8C">
        <w:t xml:space="preserve"> </w:t>
      </w:r>
      <w:r w:rsidR="00D67069">
        <w:t>(Qua</w:t>
      </w:r>
      <w:r w:rsidR="00A40C8C">
        <w:t>rantine of)</w:t>
      </w:r>
    </w:p>
    <w:p w14:paraId="0DD0B0BB" w14:textId="48F73965" w:rsidR="00A47A41" w:rsidRPr="00CC530B" w:rsidRDefault="00A47A41" w:rsidP="008F0760">
      <w:pPr>
        <w:jc w:val="both"/>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8F0760">
      <w:pPr>
        <w:pStyle w:val="Heading3"/>
        <w:jc w:val="both"/>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8F0760">
      <w:pPr>
        <w:jc w:val="both"/>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8F0760">
      <w:pPr>
        <w:pStyle w:val="Heading3"/>
        <w:jc w:val="both"/>
      </w:pPr>
      <w:r w:rsidRPr="00C476F6">
        <w:t>Suspected cases</w:t>
      </w:r>
      <w:r w:rsidR="00A40C8C">
        <w:t xml:space="preserve"> </w:t>
      </w:r>
      <w:r w:rsidR="00D67069">
        <w:t>(Qua</w:t>
      </w:r>
      <w:r w:rsidR="00A40C8C">
        <w:t>rantine of)</w:t>
      </w:r>
    </w:p>
    <w:p w14:paraId="7D947012" w14:textId="1CF91B53" w:rsidR="00D67069" w:rsidRPr="00CC530B" w:rsidRDefault="00D67069" w:rsidP="008F0760">
      <w:pPr>
        <w:jc w:val="both"/>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8F0760">
      <w:pPr>
        <w:pStyle w:val="Heading2"/>
        <w:jc w:val="both"/>
      </w:pPr>
      <w:r w:rsidRPr="00C476F6">
        <w:t>Restricted testing</w:t>
      </w:r>
    </w:p>
    <w:p w14:paraId="7E8A5ECD" w14:textId="06273693" w:rsidR="00CC530B" w:rsidRDefault="000D6581" w:rsidP="008F0760">
      <w:pPr>
        <w:jc w:val="both"/>
        <w:rPr>
          <w:sz w:val="20"/>
        </w:rPr>
      </w:pPr>
      <w:r>
        <w:rPr>
          <w:sz w:val="20"/>
        </w:rPr>
        <w:t>The number of tests is limited</w:t>
      </w:r>
      <w:r w:rsidR="002A7009" w:rsidRPr="00BF1CEA">
        <w:rPr>
          <w:sz w:val="20"/>
        </w:rPr>
        <w:t xml:space="preserve"> to a </w:t>
      </w:r>
      <w:r w:rsidR="0024001A">
        <w:rPr>
          <w:sz w:val="20"/>
        </w:rPr>
        <w:t>specific</w:t>
      </w:r>
      <w:r w:rsidR="002A7009" w:rsidRPr="00BF1CEA">
        <w:rPr>
          <w:sz w:val="20"/>
        </w:rPr>
        <w:t xml:space="preserve"> </w:t>
      </w:r>
      <w:r w:rsidR="00114784">
        <w:rPr>
          <w:sz w:val="20"/>
        </w:rPr>
        <w:t>category</w:t>
      </w:r>
      <w:r w:rsidR="007569A5">
        <w:rPr>
          <w:sz w:val="20"/>
        </w:rPr>
        <w:t xml:space="preserve"> of person</w:t>
      </w:r>
      <w:r w:rsidR="002A7009" w:rsidRPr="00BF1CEA">
        <w:rPr>
          <w:sz w:val="20"/>
        </w:rPr>
        <w:t>s</w:t>
      </w:r>
      <w:r w:rsidR="007569A5">
        <w:rPr>
          <w:sz w:val="20"/>
        </w:rPr>
        <w:t>/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8F0760">
      <w:pPr>
        <w:pStyle w:val="Heading3"/>
        <w:jc w:val="both"/>
      </w:pPr>
      <w:r>
        <w:t>P</w:t>
      </w:r>
      <w:r w:rsidRPr="00A60FC7">
        <w:t>atients with need of hospital care and healthcare staff</w:t>
      </w:r>
    </w:p>
    <w:p w14:paraId="63B2C152" w14:textId="27350E21" w:rsidR="00BE411D" w:rsidRPr="00BE411D" w:rsidRDefault="00BE411D" w:rsidP="008F0760">
      <w:pPr>
        <w:jc w:val="both"/>
        <w:rPr>
          <w:sz w:val="20"/>
        </w:rPr>
      </w:pPr>
      <w:r w:rsidRPr="00BE411D">
        <w:rPr>
          <w:sz w:val="20"/>
        </w:rPr>
        <w:t>Only patients whose health requires staying in medical institutions and healthcare professionals are tested.</w:t>
      </w:r>
    </w:p>
    <w:p w14:paraId="7104FBBC" w14:textId="2FF02E4B" w:rsidR="00A60FC7" w:rsidRDefault="00A60FC7" w:rsidP="008F0760">
      <w:pPr>
        <w:pStyle w:val="Heading3"/>
        <w:jc w:val="both"/>
      </w:pPr>
      <w:r w:rsidRPr="00A60FC7">
        <w:t>Patients with symptoms or</w:t>
      </w:r>
      <w:r w:rsidR="00BA36AE">
        <w:t>/</w:t>
      </w:r>
      <w:r w:rsidRPr="00A60FC7">
        <w:t>and epidemiological link</w:t>
      </w:r>
    </w:p>
    <w:p w14:paraId="2C2CB1F6" w14:textId="2AAA6425" w:rsidR="00BE411D" w:rsidRPr="00BE411D" w:rsidRDefault="00BE411D" w:rsidP="008F0760">
      <w:pPr>
        <w:jc w:val="both"/>
        <w:rPr>
          <w:sz w:val="20"/>
        </w:rPr>
      </w:pPr>
      <w:r w:rsidRPr="00BE411D">
        <w:rPr>
          <w:sz w:val="20"/>
        </w:rPr>
        <w:t>Only patients showing respiratory symptoms or have been in contact with a case of Covid-19 are tested.</w:t>
      </w:r>
    </w:p>
    <w:p w14:paraId="5081E986" w14:textId="65D0A9B2" w:rsidR="00A60FC7" w:rsidRDefault="00A60FC7" w:rsidP="008F0760">
      <w:pPr>
        <w:pStyle w:val="Heading3"/>
        <w:jc w:val="both"/>
      </w:pPr>
      <w:r w:rsidRPr="00A60FC7">
        <w:t>People hospitalized with severe signs of respiratory illness will be tested</w:t>
      </w:r>
    </w:p>
    <w:p w14:paraId="110AEBBB" w14:textId="09C5FE39" w:rsidR="00BE411D" w:rsidRPr="00BE411D" w:rsidRDefault="00BE411D" w:rsidP="008F0760">
      <w:pPr>
        <w:jc w:val="both"/>
        <w:rPr>
          <w:sz w:val="20"/>
        </w:rPr>
      </w:pPr>
      <w:r w:rsidRPr="00BE411D">
        <w:rPr>
          <w:sz w:val="20"/>
        </w:rPr>
        <w:t>Only the most severe cases are tests.</w:t>
      </w:r>
    </w:p>
    <w:p w14:paraId="0B6D4A40" w14:textId="5BA1C9D1" w:rsidR="00A60FC7" w:rsidRDefault="00A60FC7" w:rsidP="008F0760">
      <w:pPr>
        <w:pStyle w:val="Heading3"/>
        <w:jc w:val="both"/>
      </w:pPr>
      <w:r w:rsidRPr="00A60FC7">
        <w:t>Triage system for tests</w:t>
      </w:r>
    </w:p>
    <w:p w14:paraId="171B11CF" w14:textId="695EB8B0" w:rsidR="00A60FC7" w:rsidRPr="00BE411D" w:rsidRDefault="00BE411D" w:rsidP="008F0760">
      <w:pPr>
        <w:jc w:val="both"/>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F0760">
      <w:pPr>
        <w:pStyle w:val="Heading2"/>
        <w:jc w:val="both"/>
      </w:pPr>
      <w:r w:rsidRPr="00856188">
        <w:t>Surveillance</w:t>
      </w:r>
    </w:p>
    <w:p w14:paraId="6682E321" w14:textId="147A962D" w:rsidR="00856188" w:rsidRPr="00BF1CEA" w:rsidRDefault="00856188" w:rsidP="008F0760">
      <w:pPr>
        <w:jc w:val="both"/>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8F0760">
      <w:pPr>
        <w:pStyle w:val="Heading3"/>
        <w:jc w:val="both"/>
      </w:pPr>
      <w:r w:rsidRPr="004351D0">
        <w:t>Implement sentinel study</w:t>
      </w:r>
    </w:p>
    <w:p w14:paraId="4AEDDFD2" w14:textId="2EE73AA7" w:rsidR="00BB4465" w:rsidRPr="00BB4465" w:rsidRDefault="00BB4465" w:rsidP="008F0760">
      <w:pPr>
        <w:jc w:val="both"/>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8F0760">
      <w:pPr>
        <w:pStyle w:val="Heading3"/>
        <w:jc w:val="both"/>
      </w:pPr>
      <w:r w:rsidRPr="004351D0">
        <w:t>Obligation of reporting data on COVID-19 patients</w:t>
      </w:r>
    </w:p>
    <w:p w14:paraId="1717FB92" w14:textId="75185B56" w:rsidR="00BB4465" w:rsidRPr="00BB4465" w:rsidRDefault="00BB4465" w:rsidP="008F0760">
      <w:pPr>
        <w:jc w:val="both"/>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8F0760">
      <w:pPr>
        <w:pStyle w:val="Heading3"/>
        <w:jc w:val="both"/>
      </w:pPr>
      <w:r w:rsidRPr="004351D0">
        <w:t>Prevalence estimation in the general population</w:t>
      </w:r>
    </w:p>
    <w:p w14:paraId="1CE1A171" w14:textId="0354FB39" w:rsidR="00BB4465" w:rsidRPr="006C6A29" w:rsidRDefault="00BB4465" w:rsidP="008F0760">
      <w:pPr>
        <w:jc w:val="both"/>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8F0760">
      <w:pPr>
        <w:pStyle w:val="Heading3"/>
        <w:jc w:val="both"/>
      </w:pPr>
      <w:r w:rsidRPr="004351D0">
        <w:t>Syndromic surveillance</w:t>
      </w:r>
    </w:p>
    <w:p w14:paraId="1EFBFB72" w14:textId="7B3A2FBD" w:rsidR="006C6A29" w:rsidRPr="006C6A29" w:rsidRDefault="006C6A29" w:rsidP="008F0760">
      <w:pPr>
        <w:jc w:val="both"/>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8F0760">
      <w:pPr>
        <w:pStyle w:val="Heading3"/>
        <w:jc w:val="both"/>
      </w:pPr>
      <w:r w:rsidRPr="004351D0">
        <w:t>Targeted surveillance</w:t>
      </w:r>
    </w:p>
    <w:p w14:paraId="6C1BD014" w14:textId="08ADAC60" w:rsidR="00DE5E12" w:rsidRPr="00BF1CEA" w:rsidRDefault="00DE5E12" w:rsidP="008F0760">
      <w:pPr>
        <w:jc w:val="both"/>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8F0760">
      <w:pPr>
        <w:pStyle w:val="Heading3"/>
        <w:jc w:val="both"/>
      </w:pPr>
      <w:r w:rsidRPr="004351D0">
        <w:t>Use existing respiratory disease surveillance systems</w:t>
      </w:r>
    </w:p>
    <w:p w14:paraId="18DF6A05" w14:textId="70DD0820" w:rsidR="004351D0" w:rsidRPr="001502FB" w:rsidRDefault="00AD5E24" w:rsidP="008F0760">
      <w:pPr>
        <w:jc w:val="both"/>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8F0760">
      <w:pPr>
        <w:pStyle w:val="Heading2"/>
        <w:jc w:val="both"/>
      </w:pPr>
      <w:r>
        <w:t>Tracing and tracking</w:t>
      </w:r>
    </w:p>
    <w:p w14:paraId="556A9746" w14:textId="077F607A" w:rsidR="00FD4AF3" w:rsidRPr="00C52BB4" w:rsidRDefault="00FD4AF3" w:rsidP="008F0760">
      <w:pPr>
        <w:jc w:val="both"/>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8F0760">
      <w:pPr>
        <w:pStyle w:val="Heading3"/>
        <w:jc w:val="both"/>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8F0760">
      <w:pPr>
        <w:jc w:val="both"/>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8F0760">
      <w:pPr>
        <w:pStyle w:val="Heading3"/>
        <w:jc w:val="both"/>
        <w:rPr>
          <w:rFonts w:eastAsia="Calibri"/>
        </w:rPr>
      </w:pPr>
      <w:r w:rsidRPr="004351D0">
        <w:rPr>
          <w:rFonts w:eastAsia="Calibri"/>
        </w:rPr>
        <w:t>Contact tracing</w:t>
      </w:r>
    </w:p>
    <w:p w14:paraId="2E6487E7" w14:textId="6AED8733" w:rsidR="001F477E" w:rsidRPr="00EE0C6F" w:rsidRDefault="001F477E" w:rsidP="008F0760">
      <w:pPr>
        <w:jc w:val="both"/>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8F0760">
      <w:pPr>
        <w:pStyle w:val="Heading3"/>
        <w:jc w:val="both"/>
      </w:pPr>
      <w:r w:rsidRPr="001F477E">
        <w:t>Contact tracking</w:t>
      </w:r>
    </w:p>
    <w:p w14:paraId="0E4C9E81" w14:textId="77777777" w:rsidR="001F477E" w:rsidRPr="00EE0C6F" w:rsidRDefault="001F477E" w:rsidP="008F0760">
      <w:pPr>
        <w:jc w:val="both"/>
        <w:rPr>
          <w:sz w:val="20"/>
        </w:rPr>
      </w:pPr>
      <w:r w:rsidRPr="00EE0C6F">
        <w:rPr>
          <w:sz w:val="20"/>
          <w:shd w:val="clear" w:color="auto" w:fill="FFFFFF"/>
        </w:rPr>
        <w:t>Use of smartphone apps or other digital technologies to aid contact tracing.</w:t>
      </w:r>
    </w:p>
    <w:p w14:paraId="6188B34C" w14:textId="4F79D90B" w:rsidR="004351D0" w:rsidRDefault="00D46636" w:rsidP="008F0760">
      <w:pPr>
        <w:pStyle w:val="Heading3"/>
        <w:jc w:val="both"/>
      </w:pPr>
      <w:r w:rsidRPr="00D46636">
        <w:t>Tracking and monitoring of people under mandatory quarantine</w:t>
      </w:r>
    </w:p>
    <w:p w14:paraId="414B2594" w14:textId="4BE4F818" w:rsidR="00D46636" w:rsidRPr="00EE0C6F" w:rsidRDefault="00D46636" w:rsidP="008F0760">
      <w:pPr>
        <w:jc w:val="both"/>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8F0760">
      <w:pPr>
        <w:pStyle w:val="Heading3"/>
        <w:jc w:val="both"/>
      </w:pPr>
      <w:r w:rsidRPr="004351D0">
        <w:t>Tracking and monitoring travellers</w:t>
      </w:r>
    </w:p>
    <w:p w14:paraId="65EDF815" w14:textId="5450B5B0" w:rsidR="00D46636" w:rsidRPr="00EE0C6F" w:rsidRDefault="00D46636" w:rsidP="008F0760">
      <w:pPr>
        <w:jc w:val="both"/>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8F0760">
      <w:pPr>
        <w:pStyle w:val="Heading1"/>
        <w:jc w:val="both"/>
      </w:pPr>
      <w:r>
        <w:t>Environmental measures</w:t>
      </w:r>
    </w:p>
    <w:p w14:paraId="771D6A92" w14:textId="3470BDE6" w:rsidR="00C6480B" w:rsidRPr="00E51ADC" w:rsidRDefault="00C6480B" w:rsidP="008F0760">
      <w:pPr>
        <w:jc w:val="both"/>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401F4E">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8F0760">
      <w:pPr>
        <w:pStyle w:val="Heading2"/>
        <w:jc w:val="both"/>
        <w:rPr>
          <w:rFonts w:eastAsia="Calibri"/>
        </w:rPr>
      </w:pPr>
      <w:r w:rsidRPr="00BA36AE">
        <w:rPr>
          <w:rFonts w:eastAsia="Calibri"/>
        </w:rPr>
        <w:t>Enhance hygiene conditions</w:t>
      </w:r>
    </w:p>
    <w:p w14:paraId="40891DC1" w14:textId="36EA5FD8" w:rsidR="00BE411D" w:rsidRPr="00BE411D" w:rsidRDefault="00BE411D" w:rsidP="008F0760">
      <w:pPr>
        <w:jc w:val="both"/>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8F0760">
      <w:pPr>
        <w:pStyle w:val="Heading2"/>
        <w:jc w:val="both"/>
        <w:rPr>
          <w:rFonts w:eastAsia="Calibri"/>
        </w:rPr>
      </w:pPr>
      <w:r w:rsidRPr="004351D0">
        <w:rPr>
          <w:rFonts w:eastAsia="Calibri"/>
        </w:rPr>
        <w:t>Environmental cleaning and disinfection</w:t>
      </w:r>
    </w:p>
    <w:p w14:paraId="646EE88B" w14:textId="24E4DA3D" w:rsidR="009865B6" w:rsidRDefault="009865B6" w:rsidP="008F0760">
      <w:pPr>
        <w:jc w:val="both"/>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8F0760">
      <w:pPr>
        <w:pStyle w:val="Heading3"/>
        <w:jc w:val="both"/>
        <w:rPr>
          <w:rFonts w:eastAsia="Calibri"/>
        </w:rPr>
      </w:pPr>
      <w:r w:rsidRPr="004351D0">
        <w:rPr>
          <w:rFonts w:eastAsia="Calibri"/>
        </w:rPr>
        <w:t>Approval of new biocidal product</w:t>
      </w:r>
    </w:p>
    <w:p w14:paraId="5A4C7E35" w14:textId="49099F79" w:rsidR="00D60356" w:rsidRDefault="00D60356" w:rsidP="008F0760">
      <w:pPr>
        <w:jc w:val="both"/>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1137B80E" w14:textId="219CB56C" w:rsidR="000A0F04" w:rsidRDefault="000A0F04" w:rsidP="008F0760">
      <w:pPr>
        <w:jc w:val="both"/>
        <w:rPr>
          <w:sz w:val="20"/>
        </w:rPr>
      </w:pPr>
    </w:p>
    <w:p w14:paraId="13E8BCE4" w14:textId="127D33A7" w:rsidR="000A0F04" w:rsidRDefault="000A0F04" w:rsidP="008F0760">
      <w:pPr>
        <w:jc w:val="both"/>
        <w:rPr>
          <w:sz w:val="20"/>
        </w:rPr>
      </w:pPr>
      <w:commentRangeStart w:id="2"/>
      <w:r>
        <w:rPr>
          <w:sz w:val="20"/>
        </w:rPr>
        <w:t xml:space="preserve">The following subcategories describe where the disinfection </w:t>
      </w:r>
      <w:proofErr w:type="gramStart"/>
      <w:r>
        <w:rPr>
          <w:sz w:val="20"/>
        </w:rPr>
        <w:t>is performed</w:t>
      </w:r>
      <w:proofErr w:type="gramEnd"/>
      <w:r>
        <w:rPr>
          <w:sz w:val="20"/>
        </w:rPr>
        <w:t xml:space="preserve"> (the label is clear enough and no further definition is given):</w:t>
      </w:r>
      <w:commentRangeEnd w:id="2"/>
      <w:r>
        <w:rPr>
          <w:rStyle w:val="CommentReference"/>
        </w:rPr>
        <w:commentReference w:id="2"/>
      </w:r>
    </w:p>
    <w:p w14:paraId="02FB966F" w14:textId="77777777" w:rsidR="00BA36AE" w:rsidRPr="00BA36AE" w:rsidRDefault="00BA36AE" w:rsidP="008F0760">
      <w:pPr>
        <w:pStyle w:val="Heading3"/>
        <w:jc w:val="both"/>
      </w:pPr>
      <w:r w:rsidRPr="00BA36AE">
        <w:t>Disinfect airplanes</w:t>
      </w:r>
    </w:p>
    <w:p w14:paraId="08C6D9F3" w14:textId="77777777" w:rsidR="00BA36AE" w:rsidRPr="00BA36AE" w:rsidRDefault="00BA36AE" w:rsidP="008F0760">
      <w:pPr>
        <w:pStyle w:val="Heading3"/>
        <w:jc w:val="both"/>
      </w:pPr>
      <w:r w:rsidRPr="00BA36AE">
        <w:t>Disinfect businesses</w:t>
      </w:r>
    </w:p>
    <w:p w14:paraId="079EA466" w14:textId="6142672C" w:rsidR="00BA36AE" w:rsidRDefault="00BA36AE" w:rsidP="008F0760">
      <w:pPr>
        <w:pStyle w:val="Heading3"/>
        <w:jc w:val="both"/>
      </w:pPr>
      <w:r w:rsidRPr="00BA36AE">
        <w:t>Disinfect educational institutions</w:t>
      </w:r>
    </w:p>
    <w:p w14:paraId="115FC9BF" w14:textId="77777777" w:rsidR="00BA36AE" w:rsidRPr="00BA36AE" w:rsidRDefault="00BA36AE" w:rsidP="008F0760">
      <w:pPr>
        <w:pStyle w:val="Heading3"/>
        <w:jc w:val="both"/>
      </w:pPr>
      <w:r w:rsidRPr="00BA36AE">
        <w:t>Disinfect hospitals</w:t>
      </w:r>
    </w:p>
    <w:p w14:paraId="4B7CFB05" w14:textId="6E442776" w:rsidR="00BA36AE" w:rsidRDefault="00BA36AE" w:rsidP="008F0760">
      <w:pPr>
        <w:pStyle w:val="Heading3"/>
        <w:jc w:val="both"/>
      </w:pPr>
      <w:r w:rsidRPr="00BA36AE">
        <w:t>Disinfect markets</w:t>
      </w:r>
    </w:p>
    <w:p w14:paraId="5323892F" w14:textId="36974009" w:rsidR="00BA36AE" w:rsidRPr="00BA36AE" w:rsidRDefault="00BA36AE" w:rsidP="008F0760">
      <w:pPr>
        <w:pStyle w:val="Heading3"/>
        <w:jc w:val="both"/>
      </w:pPr>
      <w:r w:rsidRPr="00BA36AE">
        <w:t>Disinfect mos</w:t>
      </w:r>
      <w:r>
        <w:t>que</w:t>
      </w:r>
      <w:r w:rsidRPr="00BA36AE">
        <w:t>s</w:t>
      </w:r>
    </w:p>
    <w:p w14:paraId="1552BED2" w14:textId="77777777" w:rsidR="00BA36AE" w:rsidRPr="00BA36AE" w:rsidRDefault="00BA36AE" w:rsidP="008F0760">
      <w:pPr>
        <w:pStyle w:val="Heading3"/>
        <w:jc w:val="both"/>
      </w:pPr>
      <w:r w:rsidRPr="00BA36AE">
        <w:t>Disinfect nursing homes</w:t>
      </w:r>
    </w:p>
    <w:p w14:paraId="47AADD71" w14:textId="21811F19" w:rsidR="00BA36AE" w:rsidRDefault="00BA36AE" w:rsidP="008F0760">
      <w:pPr>
        <w:pStyle w:val="Heading3"/>
        <w:jc w:val="both"/>
      </w:pPr>
      <w:r w:rsidRPr="00BA36AE">
        <w:t>Disinfect public and semi-public spaces</w:t>
      </w:r>
    </w:p>
    <w:p w14:paraId="7E1B6468" w14:textId="77777777" w:rsidR="00BA36AE" w:rsidRPr="00BA36AE" w:rsidRDefault="00BA36AE" w:rsidP="008F0760">
      <w:pPr>
        <w:pStyle w:val="Heading3"/>
        <w:jc w:val="both"/>
      </w:pPr>
      <w:r w:rsidRPr="00BA36AE">
        <w:t>Disinfect public transports</w:t>
      </w:r>
    </w:p>
    <w:p w14:paraId="7192C5BD" w14:textId="0C7549F3" w:rsidR="00BA36AE" w:rsidRDefault="00BA36AE" w:rsidP="008F0760">
      <w:pPr>
        <w:pStyle w:val="Heading3"/>
        <w:jc w:val="both"/>
      </w:pPr>
      <w:r w:rsidRPr="00BA36AE">
        <w:t>Disinfect shops</w:t>
      </w:r>
    </w:p>
    <w:p w14:paraId="50FE994A" w14:textId="77777777" w:rsidR="00BA36AE" w:rsidRPr="00BA36AE" w:rsidRDefault="00BA36AE" w:rsidP="008F0760">
      <w:pPr>
        <w:pStyle w:val="Heading3"/>
        <w:jc w:val="both"/>
      </w:pPr>
      <w:r w:rsidRPr="00BA36AE">
        <w:t>Disinfect taxis</w:t>
      </w:r>
    </w:p>
    <w:p w14:paraId="524B89EB" w14:textId="77777777" w:rsidR="00BA36AE" w:rsidRPr="00BA36AE" w:rsidRDefault="00BA36AE" w:rsidP="008F0760">
      <w:pPr>
        <w:pStyle w:val="Heading3"/>
        <w:jc w:val="both"/>
      </w:pPr>
      <w:r w:rsidRPr="00BA36AE">
        <w:t>Disinfect working places</w:t>
      </w:r>
    </w:p>
    <w:p w14:paraId="0AA297AB" w14:textId="2CC3063A" w:rsidR="00BA36AE" w:rsidRDefault="00BA36AE" w:rsidP="008F0760">
      <w:pPr>
        <w:pStyle w:val="Heading3"/>
        <w:jc w:val="both"/>
      </w:pPr>
      <w:r w:rsidRPr="00BA36AE">
        <w:t>Economic support for environmental cleaning and disinfection</w:t>
      </w:r>
    </w:p>
    <w:p w14:paraId="50D2AD38" w14:textId="306E5D50" w:rsidR="009C2EFA" w:rsidRPr="009C2EFA" w:rsidRDefault="009C2EFA" w:rsidP="008F0760">
      <w:pPr>
        <w:jc w:val="both"/>
        <w:rPr>
          <w:sz w:val="20"/>
        </w:rPr>
      </w:pPr>
      <w:r w:rsidRPr="009C2EFA">
        <w:rPr>
          <w:sz w:val="20"/>
        </w:rPr>
        <w:t>The government provides financial aid to support environmental cleaning and disinfection to prevent the spread of Covid-19.</w:t>
      </w:r>
    </w:p>
    <w:p w14:paraId="759C4933" w14:textId="77777777" w:rsidR="00C00AE5" w:rsidRDefault="00C00AE5" w:rsidP="008F0760">
      <w:pPr>
        <w:pStyle w:val="Heading1"/>
        <w:jc w:val="both"/>
      </w:pPr>
      <w:r>
        <w:t>Healthcare and public health capacity</w:t>
      </w:r>
    </w:p>
    <w:p w14:paraId="07B116C7" w14:textId="3DA2D0F8" w:rsidR="00C6480B" w:rsidRDefault="00C6480B" w:rsidP="008F0760">
      <w:pPr>
        <w:jc w:val="both"/>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proofErr w:type="gramEnd"/>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proofErr w:type="gramStart"/>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8F0760">
      <w:pPr>
        <w:pStyle w:val="Heading2"/>
        <w:jc w:val="both"/>
        <w:rPr>
          <w:rFonts w:eastAsia="Calibri"/>
        </w:rPr>
      </w:pPr>
      <w:r w:rsidRPr="007C1000">
        <w:rPr>
          <w:rFonts w:eastAsia="Calibri"/>
        </w:rPr>
        <w:t>Adapt procedures for patient management</w:t>
      </w:r>
    </w:p>
    <w:p w14:paraId="2878974D" w14:textId="3F727B54" w:rsidR="00EC6D1B" w:rsidRDefault="00EC6D1B" w:rsidP="008F0760">
      <w:pPr>
        <w:pStyle w:val="Heading3"/>
        <w:jc w:val="both"/>
      </w:pPr>
      <w:r>
        <w:t>Case management</w:t>
      </w:r>
    </w:p>
    <w:p w14:paraId="25F210F8" w14:textId="55E01E45" w:rsidR="00A60FC7" w:rsidRDefault="00A60FC7" w:rsidP="008F0760">
      <w:pPr>
        <w:jc w:val="both"/>
      </w:pPr>
      <w:r>
        <w:t>Hospitals are prepare to receive and treat Covid-19 patients.</w:t>
      </w:r>
    </w:p>
    <w:p w14:paraId="7E06AA6E" w14:textId="77777777" w:rsidR="00EC6D1B" w:rsidRDefault="00EC6D1B" w:rsidP="008F0760">
      <w:pPr>
        <w:pStyle w:val="Heading4"/>
        <w:jc w:val="both"/>
      </w:pPr>
      <w:r>
        <w:t>Hospitals prepared to treat Covid-19 patients</w:t>
      </w:r>
    </w:p>
    <w:p w14:paraId="60C549B3" w14:textId="77777777" w:rsidR="00EC6D1B" w:rsidRPr="00F57700" w:rsidRDefault="00EC6D1B" w:rsidP="008F0760">
      <w:pPr>
        <w:jc w:val="both"/>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8F0760">
      <w:pPr>
        <w:pStyle w:val="Heading4"/>
        <w:jc w:val="both"/>
        <w:rPr>
          <w:rFonts w:eastAsia="Calibri"/>
        </w:rPr>
      </w:pPr>
      <w:r w:rsidRPr="005E6164">
        <w:rPr>
          <w:rFonts w:eastAsia="Calibri"/>
        </w:rPr>
        <w:t>Digital assistant</w:t>
      </w:r>
    </w:p>
    <w:p w14:paraId="4D9E7E35" w14:textId="0893EF0B" w:rsidR="002140F2" w:rsidRPr="009664FE" w:rsidRDefault="002140F2" w:rsidP="008F0760">
      <w:pPr>
        <w:jc w:val="both"/>
        <w:rPr>
          <w:sz w:val="20"/>
        </w:rPr>
      </w:pPr>
      <w:r w:rsidRPr="009664FE">
        <w:rPr>
          <w:sz w:val="20"/>
        </w:rPr>
        <w:t>Healthcare professionals are equipped with software agents/mobile devices to help/guide them in the diagnostic and management of Covid-19 patients.</w:t>
      </w:r>
    </w:p>
    <w:p w14:paraId="041AFA55" w14:textId="2795B99A" w:rsidR="00EC6D1B" w:rsidRDefault="00EC6D1B" w:rsidP="008F0760">
      <w:pPr>
        <w:pStyle w:val="Heading3"/>
        <w:jc w:val="both"/>
        <w:rPr>
          <w:rFonts w:eastAsia="Calibri"/>
        </w:rPr>
      </w:pPr>
      <w:r w:rsidRPr="005E6164">
        <w:rPr>
          <w:rFonts w:eastAsia="Calibri"/>
        </w:rPr>
        <w:t>Ease prescription of regular medical products for patients</w:t>
      </w:r>
    </w:p>
    <w:p w14:paraId="35FE18BF" w14:textId="27B4331B" w:rsidR="00971C73" w:rsidRPr="009664FE" w:rsidRDefault="00971C73" w:rsidP="008F0760">
      <w:pPr>
        <w:jc w:val="both"/>
        <w:rPr>
          <w:sz w:val="20"/>
        </w:rPr>
      </w:pPr>
      <w:r w:rsidRPr="009664FE">
        <w:rPr>
          <w:sz w:val="20"/>
        </w:rPr>
        <w:t xml:space="preserve">The prescription, renewal and delivery of medications and drugs is facilitated </w:t>
      </w:r>
      <w:proofErr w:type="gramStart"/>
      <w:r w:rsidRPr="009664FE">
        <w:rPr>
          <w:sz w:val="20"/>
        </w:rPr>
        <w:t xml:space="preserve">through </w:t>
      </w:r>
      <w:r w:rsidR="009664FE">
        <w:rPr>
          <w:sz w:val="20"/>
        </w:rPr>
        <w:t xml:space="preserve">the </w:t>
      </w:r>
      <w:r w:rsidRPr="009664FE">
        <w:rPr>
          <w:sz w:val="20"/>
        </w:rPr>
        <w:t>use of</w:t>
      </w:r>
      <w:proofErr w:type="gramEnd"/>
      <w:r w:rsidRPr="009664FE">
        <w:rPr>
          <w:sz w:val="20"/>
        </w:rPr>
        <w:t xml:space="preserve"> online tools or </w:t>
      </w:r>
      <w:r w:rsidR="009664FE">
        <w:rPr>
          <w:sz w:val="20"/>
        </w:rPr>
        <w:t xml:space="preserve">the </w:t>
      </w:r>
      <w:r w:rsidRPr="009664FE">
        <w:rPr>
          <w:sz w:val="20"/>
        </w:rPr>
        <w:t>extension of pharmacist rights.</w:t>
      </w:r>
    </w:p>
    <w:p w14:paraId="4D8B2A10" w14:textId="635F12A3"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3E2C12C8" w:rsidR="00BE411D" w:rsidRPr="00BE411D" w:rsidRDefault="00BE411D" w:rsidP="008F0760">
      <w:pPr>
        <w:jc w:val="both"/>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to </w:t>
      </w:r>
      <w:r w:rsidR="004E30DB">
        <w:rPr>
          <w:sz w:val="20"/>
        </w:rPr>
        <w:t>avoid</w:t>
      </w:r>
      <w:r w:rsidRPr="00BE411D">
        <w:rPr>
          <w:sz w:val="20"/>
        </w:rPr>
        <w:t xml:space="preserve"> visit</w:t>
      </w:r>
      <w:r w:rsidR="004E30DB">
        <w:rPr>
          <w:sz w:val="20"/>
        </w:rPr>
        <w:t>ing</w:t>
      </w:r>
      <w:r w:rsidRPr="00BE411D">
        <w:rPr>
          <w:sz w:val="20"/>
        </w:rPr>
        <w:t xml:space="preserve"> the doctor who sends directly the prescription to the pharmacy.</w:t>
      </w:r>
    </w:p>
    <w:p w14:paraId="2CAB2EAC" w14:textId="47194A2E"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Delivery of medicinal cannabis products</w:t>
      </w:r>
    </w:p>
    <w:p w14:paraId="303FA978" w14:textId="5352FF56" w:rsidR="009664FE" w:rsidRPr="009664FE" w:rsidRDefault="009664FE" w:rsidP="008F0760">
      <w:pPr>
        <w:jc w:val="both"/>
        <w:rPr>
          <w:sz w:val="20"/>
        </w:rPr>
      </w:pPr>
      <w:r w:rsidRPr="009664FE">
        <w:rPr>
          <w:sz w:val="20"/>
        </w:rPr>
        <w:t xml:space="preserve">The delivery of medicinal cannabis </w:t>
      </w:r>
      <w:proofErr w:type="gramStart"/>
      <w:r w:rsidRPr="009664FE">
        <w:rPr>
          <w:sz w:val="20"/>
        </w:rPr>
        <w:t>is allowed</w:t>
      </w:r>
      <w:proofErr w:type="gramEnd"/>
      <w:r w:rsidRPr="009664FE">
        <w:rPr>
          <w:sz w:val="20"/>
        </w:rPr>
        <w:t>.</w:t>
      </w:r>
    </w:p>
    <w:p w14:paraId="3E2A5161" w14:textId="27D59391"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8F0760">
      <w:pPr>
        <w:jc w:val="both"/>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lastRenderedPageBreak/>
        <w:t>Extend right of pharmacists to prescription of opioids</w:t>
      </w:r>
    </w:p>
    <w:p w14:paraId="43B46B66" w14:textId="082CA77F" w:rsidR="00EC6D1B" w:rsidRDefault="00EC6D1B" w:rsidP="008F0760">
      <w:pPr>
        <w:pStyle w:val="Heading3"/>
        <w:jc w:val="both"/>
      </w:pPr>
      <w:r>
        <w:t>Implement triage procedures</w:t>
      </w:r>
    </w:p>
    <w:p w14:paraId="73E80600" w14:textId="3D5D0676" w:rsidR="00971C73" w:rsidRDefault="003760AB" w:rsidP="008F0760">
      <w:pPr>
        <w:jc w:val="both"/>
        <w:rPr>
          <w:sz w:val="20"/>
        </w:rPr>
      </w:pPr>
      <w:r>
        <w:rPr>
          <w:sz w:val="20"/>
        </w:rPr>
        <w:t>Procedures to quickly examine and</w:t>
      </w:r>
      <w:r w:rsidR="00971C73" w:rsidRPr="0003363B">
        <w:rPr>
          <w:sz w:val="20"/>
        </w:rPr>
        <w:t xml:space="preserve"> evaluate </w:t>
      </w:r>
      <w:r>
        <w:rPr>
          <w:sz w:val="20"/>
        </w:rPr>
        <w:t xml:space="preserve">patients </w:t>
      </w:r>
      <w:r w:rsidR="00971C73" w:rsidRPr="0003363B">
        <w:rPr>
          <w:sz w:val="20"/>
        </w:rPr>
        <w:t>and</w:t>
      </w:r>
      <w:r w:rsidR="00E45193" w:rsidRPr="0003363B">
        <w:rPr>
          <w:sz w:val="20"/>
        </w:rPr>
        <w:t xml:space="preserve"> then</w:t>
      </w:r>
      <w:r w:rsidR="00971C73" w:rsidRPr="0003363B">
        <w:rPr>
          <w:sz w:val="20"/>
        </w:rPr>
        <w:t xml:space="preserve"> prioritize ca</w:t>
      </w:r>
      <w:r w:rsidR="0003363B" w:rsidRPr="0003363B">
        <w:rPr>
          <w:sz w:val="20"/>
        </w:rPr>
        <w:t xml:space="preserve">re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8F0760">
      <w:pPr>
        <w:pStyle w:val="Heading4"/>
        <w:jc w:val="both"/>
        <w:rPr>
          <w:rFonts w:eastAsia="Calibri"/>
        </w:rPr>
      </w:pPr>
      <w:r w:rsidRPr="00E73BCE">
        <w:rPr>
          <w:rFonts w:eastAsia="Calibri"/>
        </w:rPr>
        <w:t>Health hotline</w:t>
      </w:r>
    </w:p>
    <w:p w14:paraId="4F622473" w14:textId="5A5CBD05" w:rsidR="00484E73" w:rsidRPr="00DA1C5B" w:rsidRDefault="00484E73" w:rsidP="008F0760">
      <w:pPr>
        <w:jc w:val="both"/>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8F0760">
      <w:pPr>
        <w:pStyle w:val="Heading4"/>
        <w:jc w:val="both"/>
      </w:pPr>
      <w:r w:rsidRPr="008D672D">
        <w:t>Prioritize care</w:t>
      </w:r>
    </w:p>
    <w:p w14:paraId="23AF8B8E" w14:textId="289FC32F" w:rsidR="00E45193" w:rsidRPr="009C37C6" w:rsidRDefault="00E45193" w:rsidP="008F0760">
      <w:pPr>
        <w:jc w:val="both"/>
        <w:rPr>
          <w:sz w:val="20"/>
        </w:rPr>
      </w:pPr>
      <w:r>
        <w:rPr>
          <w:sz w:val="20"/>
        </w:rPr>
        <w:t xml:space="preserve">Cares </w:t>
      </w:r>
      <w:proofErr w:type="gramStart"/>
      <w:r>
        <w:rPr>
          <w:sz w:val="20"/>
        </w:rPr>
        <w:t>must be</w:t>
      </w:r>
      <w:r w:rsidR="003760AB">
        <w:rPr>
          <w:sz w:val="20"/>
        </w:rPr>
        <w:t xml:space="preserve"> provided</w:t>
      </w:r>
      <w:proofErr w:type="gramEnd"/>
      <w:r w:rsidR="003760AB">
        <w:rPr>
          <w:sz w:val="20"/>
        </w:rPr>
        <w:t xml:space="preserve"> to a </w:t>
      </w:r>
      <w:r w:rsidR="0024001A">
        <w:rPr>
          <w:sz w:val="20"/>
        </w:rPr>
        <w:t>specific</w:t>
      </w:r>
      <w:r w:rsidR="003760AB">
        <w:rPr>
          <w:sz w:val="20"/>
        </w:rPr>
        <w:t xml:space="preserve"> category of patients (generally sickest one</w:t>
      </w:r>
      <w:r w:rsidRPr="009C37C6">
        <w:rPr>
          <w:sz w:val="20"/>
        </w:rPr>
        <w:t>s</w:t>
      </w:r>
      <w:r w:rsidR="003760AB">
        <w:rPr>
          <w:sz w:val="20"/>
        </w:rPr>
        <w:t>)</w:t>
      </w:r>
      <w:r w:rsidRPr="009C37C6">
        <w:rPr>
          <w:sz w:val="20"/>
        </w:rPr>
        <w:t>.</w:t>
      </w:r>
    </w:p>
    <w:p w14:paraId="0CB39E24" w14:textId="77777777" w:rsidR="00E45193" w:rsidRDefault="00E45193" w:rsidP="008F0760">
      <w:pPr>
        <w:pStyle w:val="Heading4"/>
        <w:jc w:val="both"/>
      </w:pPr>
      <w:r w:rsidRPr="00F57700">
        <w:t>Triage of patients depending in the severity of the symptoms</w:t>
      </w:r>
    </w:p>
    <w:p w14:paraId="61C68D17" w14:textId="77777777" w:rsidR="00E45193" w:rsidRPr="0003363B" w:rsidRDefault="00E45193" w:rsidP="008F0760">
      <w:pPr>
        <w:jc w:val="both"/>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8F0760">
      <w:pPr>
        <w:pStyle w:val="Heading4"/>
        <w:jc w:val="both"/>
      </w:pPr>
      <w:r w:rsidRPr="00F57700">
        <w:t>Triage of patients outside hospitals</w:t>
      </w:r>
    </w:p>
    <w:p w14:paraId="696AFF27" w14:textId="77777777" w:rsidR="00E45193" w:rsidRPr="00280F29" w:rsidRDefault="00E45193" w:rsidP="008F0760">
      <w:pPr>
        <w:jc w:val="both"/>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8F0760">
      <w:pPr>
        <w:pStyle w:val="Heading3"/>
        <w:jc w:val="both"/>
        <w:rPr>
          <w:rFonts w:eastAsia="Calibri"/>
        </w:rPr>
      </w:pPr>
      <w:r w:rsidRPr="005E6164">
        <w:rPr>
          <w:rFonts w:eastAsia="Calibri"/>
        </w:rPr>
        <w:t>Simplification of the health journey</w:t>
      </w:r>
    </w:p>
    <w:p w14:paraId="219A3DBE" w14:textId="1C2A2CE8" w:rsidR="00736D8E" w:rsidRPr="00736D8E" w:rsidRDefault="00736D8E" w:rsidP="008F0760">
      <w:pPr>
        <w:jc w:val="both"/>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8F0760">
      <w:pPr>
        <w:pStyle w:val="Heading4"/>
        <w:jc w:val="both"/>
      </w:pPr>
      <w:r w:rsidRPr="00557565">
        <w:t>Authorize audio-only call for health care services</w:t>
      </w:r>
    </w:p>
    <w:p w14:paraId="1ECAC10C" w14:textId="1A826CF6" w:rsidR="0003363B" w:rsidRPr="00736D8E" w:rsidRDefault="0003363B" w:rsidP="008F0760">
      <w:pPr>
        <w:jc w:val="both"/>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8F0760">
      <w:pPr>
        <w:pStyle w:val="Heading4"/>
        <w:jc w:val="both"/>
      </w:pPr>
      <w:r w:rsidRPr="00557565">
        <w:t>Authorize telemedicine</w:t>
      </w:r>
    </w:p>
    <w:p w14:paraId="12CF761A" w14:textId="19412253" w:rsidR="0003363B" w:rsidRPr="00736D8E" w:rsidRDefault="0003363B" w:rsidP="008F0760">
      <w:pPr>
        <w:jc w:val="both"/>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8F0760">
      <w:pPr>
        <w:pStyle w:val="Heading4"/>
        <w:jc w:val="both"/>
      </w:pPr>
      <w:r w:rsidRPr="00557565">
        <w:t>Authorize telemedicine for mental health</w:t>
      </w:r>
    </w:p>
    <w:p w14:paraId="6184D405" w14:textId="662EAEFE" w:rsidR="0003363B" w:rsidRPr="00736D8E" w:rsidRDefault="0003363B" w:rsidP="008F0760">
      <w:pPr>
        <w:jc w:val="both"/>
        <w:rPr>
          <w:sz w:val="20"/>
        </w:rPr>
      </w:pPr>
      <w:r w:rsidRPr="00736D8E">
        <w:rPr>
          <w:sz w:val="20"/>
        </w:rPr>
        <w:t xml:space="preserve">Allow remote mental health care (i.e. the healthcare provider and patient are not physically present). </w:t>
      </w:r>
    </w:p>
    <w:p w14:paraId="24732A74" w14:textId="5EF10C06" w:rsidR="00557565" w:rsidRDefault="00557565" w:rsidP="008F0760">
      <w:pPr>
        <w:pStyle w:val="Heading4"/>
        <w:jc w:val="both"/>
      </w:pPr>
      <w:r w:rsidRPr="00557565">
        <w:t>Eliminate restrictions on ambulance services</w:t>
      </w:r>
    </w:p>
    <w:p w14:paraId="606722FC" w14:textId="310E00EC" w:rsidR="0003363B" w:rsidRPr="00736D8E" w:rsidRDefault="0003363B" w:rsidP="008F0760">
      <w:pPr>
        <w:jc w:val="both"/>
        <w:rPr>
          <w:sz w:val="20"/>
        </w:rPr>
      </w:pPr>
      <w:r w:rsidRPr="00736D8E">
        <w:rPr>
          <w:sz w:val="20"/>
        </w:rPr>
        <w:t>E</w:t>
      </w:r>
      <w:r w:rsidR="003760AB">
        <w:rPr>
          <w:sz w:val="20"/>
        </w:rPr>
        <w:t xml:space="preserve">liminate any restrictions on </w:t>
      </w:r>
      <w:r w:rsidRPr="00736D8E">
        <w:rPr>
          <w:sz w:val="20"/>
        </w:rPr>
        <w:t xml:space="preserve">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8F0760">
      <w:pPr>
        <w:pStyle w:val="Heading4"/>
        <w:jc w:val="both"/>
      </w:pPr>
      <w:r w:rsidRPr="00557565">
        <w:t>Expand the use of and access to telemedicine</w:t>
      </w:r>
    </w:p>
    <w:p w14:paraId="45F14B12" w14:textId="3FC4CC4A" w:rsidR="00736D8E" w:rsidRPr="00736D8E" w:rsidRDefault="00736D8E" w:rsidP="008F0760">
      <w:pPr>
        <w:jc w:val="both"/>
        <w:rPr>
          <w:sz w:val="20"/>
        </w:rPr>
      </w:pPr>
      <w:r w:rsidRPr="00736D8E">
        <w:rPr>
          <w:sz w:val="20"/>
        </w:rPr>
        <w:t>More medical consultations can be conducted/more pathologies can be followed-up remotely (e.g. includes chronic conditions).</w:t>
      </w:r>
    </w:p>
    <w:p w14:paraId="35AD7AEB" w14:textId="7BDDFA23" w:rsidR="00557565" w:rsidRDefault="00557565" w:rsidP="008F0760">
      <w:pPr>
        <w:pStyle w:val="Heading4"/>
        <w:jc w:val="both"/>
      </w:pPr>
      <w:r w:rsidRPr="00557565">
        <w:t>For suspected cases</w:t>
      </w:r>
    </w:p>
    <w:p w14:paraId="0DD206F5" w14:textId="2E6D8E01" w:rsidR="00736D8E" w:rsidRPr="00736D8E" w:rsidRDefault="00736D8E" w:rsidP="008F0760">
      <w:pPr>
        <w:jc w:val="both"/>
        <w:rPr>
          <w:sz w:val="20"/>
        </w:rPr>
      </w:pPr>
      <w:r w:rsidRPr="00736D8E">
        <w:rPr>
          <w:sz w:val="20"/>
        </w:rPr>
        <w:t>The health journey is facilitate for suspected cases.</w:t>
      </w:r>
    </w:p>
    <w:p w14:paraId="463B3D90" w14:textId="14F78A56" w:rsidR="008D672D" w:rsidRDefault="008D672D" w:rsidP="008F0760">
      <w:pPr>
        <w:pStyle w:val="Heading2"/>
        <w:jc w:val="both"/>
      </w:pPr>
      <w:r w:rsidRPr="008D672D">
        <w:t>Enhance laboratory testing capacity</w:t>
      </w:r>
    </w:p>
    <w:p w14:paraId="5C470FE9" w14:textId="78D87D97" w:rsidR="00433B80" w:rsidRPr="00CB2335" w:rsidRDefault="00433B80" w:rsidP="008F0760">
      <w:pPr>
        <w:jc w:val="both"/>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F0760">
      <w:pPr>
        <w:pStyle w:val="Heading3"/>
        <w:jc w:val="both"/>
      </w:pPr>
      <w:r w:rsidRPr="008D672D">
        <w:t>Decrease time between test and result</w:t>
      </w:r>
    </w:p>
    <w:p w14:paraId="35DA257C" w14:textId="5379EA48" w:rsidR="00190BBB" w:rsidRPr="00CB2335" w:rsidRDefault="00190BBB" w:rsidP="008F0760">
      <w:pPr>
        <w:jc w:val="both"/>
        <w:rPr>
          <w:sz w:val="20"/>
        </w:rPr>
      </w:pPr>
      <w:r w:rsidRPr="00CB2335">
        <w:rPr>
          <w:sz w:val="20"/>
        </w:rPr>
        <w:t>Procedures aiming at reducing the time between sampling and achievement of Covid-19 test results.</w:t>
      </w:r>
    </w:p>
    <w:p w14:paraId="77C50A64" w14:textId="0ADD7CB8" w:rsidR="008D672D" w:rsidRDefault="008D672D" w:rsidP="008F0760">
      <w:pPr>
        <w:pStyle w:val="Heading3"/>
        <w:jc w:val="both"/>
      </w:pPr>
      <w:r w:rsidRPr="008D672D">
        <w:t>Increase laboratory facilities</w:t>
      </w:r>
    </w:p>
    <w:p w14:paraId="46679868" w14:textId="7FEA4206" w:rsidR="00387985" w:rsidRPr="00CB2335" w:rsidRDefault="00387985" w:rsidP="008F0760">
      <w:pPr>
        <w:jc w:val="both"/>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F0760">
      <w:pPr>
        <w:pStyle w:val="Heading3"/>
        <w:jc w:val="both"/>
      </w:pPr>
      <w:r w:rsidRPr="008D672D">
        <w:t>Increase testing capacity (number tests)</w:t>
      </w:r>
    </w:p>
    <w:p w14:paraId="5BC02395" w14:textId="7F1A748B" w:rsidR="008D672D" w:rsidRPr="00CB2335" w:rsidRDefault="00613D67" w:rsidP="008F0760">
      <w:pPr>
        <w:jc w:val="both"/>
        <w:rPr>
          <w:sz w:val="20"/>
        </w:rPr>
      </w:pPr>
      <w:r w:rsidRPr="00CB2335">
        <w:rPr>
          <w:sz w:val="20"/>
        </w:rPr>
        <w:t>Measures aiming at increasing the number of available Covid-19 tests in the country.</w:t>
      </w:r>
    </w:p>
    <w:p w14:paraId="2FC37D7A" w14:textId="77777777" w:rsidR="00C6480B" w:rsidRDefault="00E70554" w:rsidP="008F0760">
      <w:pPr>
        <w:pStyle w:val="Heading2"/>
        <w:jc w:val="both"/>
      </w:pPr>
      <w:r>
        <w:lastRenderedPageBreak/>
        <w:t>Increase availability of PPE</w:t>
      </w:r>
    </w:p>
    <w:p w14:paraId="156A9855" w14:textId="57253563" w:rsidR="007550F9" w:rsidRDefault="007550F9" w:rsidP="008F0760">
      <w:pPr>
        <w:spacing w:after="0"/>
        <w:jc w:val="both"/>
        <w:rPr>
          <w:rFonts w:cstheme="minorHAnsi"/>
          <w:color w:val="000000" w:themeColor="text1"/>
          <w:sz w:val="20"/>
        </w:rPr>
      </w:pPr>
      <w:r>
        <w:rPr>
          <w:rFonts w:cstheme="minorHAnsi"/>
          <w:color w:val="000000" w:themeColor="text1"/>
          <w:sz w:val="20"/>
        </w:rPr>
        <w:t>PPE: Personal protective equipment.</w:t>
      </w:r>
    </w:p>
    <w:p w14:paraId="79B17919" w14:textId="40C0652F" w:rsidR="00E70554" w:rsidRDefault="00E70554" w:rsidP="008F0760">
      <w:pPr>
        <w:spacing w:after="0"/>
        <w:jc w:val="both"/>
        <w:rPr>
          <w:rFonts w:cstheme="minorHAnsi"/>
          <w:color w:val="000000" w:themeColor="text1"/>
          <w:sz w:val="20"/>
        </w:rPr>
      </w:pPr>
      <w:r w:rsidRPr="00E70554">
        <w:rPr>
          <w:rFonts w:cstheme="minorHAnsi"/>
          <w:color w:val="000000" w:themeColor="text1"/>
          <w:sz w:val="20"/>
        </w:rPr>
        <w:t>Measures aiming to increase the availability of masks, gloves, overalls, goggles, etc. for the population o</w:t>
      </w:r>
      <w:r w:rsidR="00A33179">
        <w:rPr>
          <w:rFonts w:cstheme="minorHAnsi"/>
          <w:color w:val="000000" w:themeColor="text1"/>
          <w:sz w:val="20"/>
        </w:rPr>
        <w:t>r</w:t>
      </w:r>
      <w:bookmarkStart w:id="3" w:name="_GoBack"/>
      <w:bookmarkEnd w:id="3"/>
      <w:r w:rsidRPr="00E70554">
        <w:rPr>
          <w:rFonts w:cstheme="minorHAnsi"/>
          <w:color w:val="000000" w:themeColor="text1"/>
          <w:sz w:val="20"/>
        </w:rPr>
        <w:t xml:space="preserve">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8F0760">
      <w:pPr>
        <w:pStyle w:val="Heading3"/>
        <w:jc w:val="both"/>
      </w:pPr>
      <w:r w:rsidRPr="00557565">
        <w:t>Face masks</w:t>
      </w:r>
    </w:p>
    <w:p w14:paraId="0885AB8E" w14:textId="1373FD4F" w:rsidR="00736D8E" w:rsidRPr="00736D8E" w:rsidRDefault="00736D8E" w:rsidP="008F0760">
      <w:pPr>
        <w:jc w:val="both"/>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8F0760">
      <w:pPr>
        <w:pStyle w:val="Heading4"/>
        <w:jc w:val="both"/>
      </w:pPr>
      <w:r w:rsidRPr="00D40DD6">
        <w:t>Rationing PPE for population</w:t>
      </w:r>
    </w:p>
    <w:p w14:paraId="57029775" w14:textId="69F7CE94" w:rsidR="00557565" w:rsidRPr="00FA1AA9" w:rsidRDefault="00191F62" w:rsidP="008F0760">
      <w:pPr>
        <w:jc w:val="both"/>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8F0760">
      <w:pPr>
        <w:pStyle w:val="Heading3"/>
        <w:jc w:val="both"/>
      </w:pPr>
      <w:r w:rsidRPr="00557565">
        <w:t>Hand sanitizers</w:t>
      </w:r>
    </w:p>
    <w:p w14:paraId="279F5516" w14:textId="0B56E11F" w:rsidR="00191F62" w:rsidRPr="00191F62" w:rsidRDefault="00191F62" w:rsidP="008F0760">
      <w:pPr>
        <w:jc w:val="both"/>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8F0760">
      <w:pPr>
        <w:pStyle w:val="Heading3"/>
        <w:jc w:val="both"/>
      </w:pPr>
      <w:r w:rsidRPr="00D40DD6">
        <w:t>Increase domestic production of PPE</w:t>
      </w:r>
    </w:p>
    <w:p w14:paraId="06C83452" w14:textId="24D6A0F9" w:rsidR="009C37C6" w:rsidRDefault="009C37C6" w:rsidP="008F0760">
      <w:pPr>
        <w:jc w:val="both"/>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8F0760">
      <w:pPr>
        <w:pStyle w:val="Heading3"/>
        <w:jc w:val="both"/>
      </w:pPr>
      <w:r w:rsidRPr="00557565">
        <w:t>PPE (not specified)</w:t>
      </w:r>
    </w:p>
    <w:p w14:paraId="6E49E049" w14:textId="32391EE8" w:rsidR="00191F62" w:rsidRPr="00191F62" w:rsidRDefault="00191F62" w:rsidP="008F0760">
      <w:pPr>
        <w:jc w:val="both"/>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8F0760">
      <w:pPr>
        <w:pStyle w:val="Heading3"/>
        <w:jc w:val="both"/>
      </w:pPr>
      <w:r w:rsidRPr="00557565">
        <w:t>PPE for healthcare professionals</w:t>
      </w:r>
    </w:p>
    <w:p w14:paraId="05D3CD57" w14:textId="1922415D" w:rsidR="00191F62" w:rsidRPr="00191F62" w:rsidRDefault="00191F62" w:rsidP="008F0760">
      <w:pPr>
        <w:jc w:val="both"/>
        <w:rPr>
          <w:sz w:val="20"/>
        </w:rPr>
      </w:pPr>
      <w:r w:rsidRPr="00191F62">
        <w:rPr>
          <w:sz w:val="20"/>
        </w:rPr>
        <w:t>The government takes measures for the healthcare professionals to receive more Personal Protective Equipment.</w:t>
      </w:r>
    </w:p>
    <w:p w14:paraId="4DB82FF5" w14:textId="583F6D32" w:rsidR="00557565" w:rsidRDefault="00557565" w:rsidP="008F0760">
      <w:pPr>
        <w:pStyle w:val="Heading3"/>
        <w:jc w:val="both"/>
      </w:pPr>
      <w:r w:rsidRPr="00557565">
        <w:t>PPE other than face masks</w:t>
      </w:r>
    </w:p>
    <w:p w14:paraId="144D00D1" w14:textId="6349741B" w:rsidR="007952A2" w:rsidRPr="007952A2" w:rsidRDefault="007952A2" w:rsidP="008F0760">
      <w:pPr>
        <w:jc w:val="both"/>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8F0760">
      <w:pPr>
        <w:pStyle w:val="Heading3"/>
        <w:jc w:val="both"/>
      </w:pPr>
      <w:r w:rsidRPr="00D40DD6">
        <w:t>Prohibition of export of protective personal equipment</w:t>
      </w:r>
    </w:p>
    <w:p w14:paraId="48FC6FDE" w14:textId="298FB63E" w:rsidR="00000E9E" w:rsidRPr="00B14013" w:rsidRDefault="00B14013" w:rsidP="008F0760">
      <w:pPr>
        <w:jc w:val="both"/>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8F0760">
      <w:pPr>
        <w:pStyle w:val="Heading2"/>
        <w:jc w:val="both"/>
      </w:pPr>
      <w:r>
        <w:t>Increase healthcare workforce</w:t>
      </w:r>
    </w:p>
    <w:p w14:paraId="50ECF075" w14:textId="7F5B0677" w:rsidR="00CF2229" w:rsidRDefault="00E70554" w:rsidP="008F0760">
      <w:pPr>
        <w:jc w:val="both"/>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0760">
      <w:pPr>
        <w:pStyle w:val="Heading3"/>
        <w:jc w:val="both"/>
      </w:pPr>
      <w:r w:rsidRPr="00D40DD6">
        <w:t>Exception to work law allowed</w:t>
      </w:r>
    </w:p>
    <w:p w14:paraId="74F3C2AA" w14:textId="4C7297D6" w:rsidR="002A32AE" w:rsidRPr="009B62DF" w:rsidRDefault="002A32AE" w:rsidP="008F0760">
      <w:pPr>
        <w:jc w:val="both"/>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01463A80" w:rsidR="00CF2229" w:rsidRDefault="00CF2229" w:rsidP="008F0760">
      <w:pPr>
        <w:pStyle w:val="Heading3"/>
        <w:jc w:val="both"/>
      </w:pPr>
      <w:r w:rsidRPr="00CF2229">
        <w:t>Incentives for healthcare workers</w:t>
      </w:r>
    </w:p>
    <w:p w14:paraId="7E3EEF07" w14:textId="6B0E214A" w:rsidR="003760AB" w:rsidRPr="003760AB" w:rsidRDefault="003760AB" w:rsidP="008F0760">
      <w:pPr>
        <w:jc w:val="both"/>
        <w:rPr>
          <w:sz w:val="16"/>
        </w:rPr>
      </w:pPr>
      <w:r w:rsidRPr="003760AB">
        <w:rPr>
          <w:sz w:val="16"/>
        </w:rPr>
        <w:t xml:space="preserve">Something </w:t>
      </w:r>
      <w:proofErr w:type="gramStart"/>
      <w:r w:rsidRPr="003760AB">
        <w:rPr>
          <w:sz w:val="16"/>
        </w:rPr>
        <w:t>is implemented</w:t>
      </w:r>
      <w:proofErr w:type="gramEnd"/>
      <w:r w:rsidRPr="003760AB">
        <w:rPr>
          <w:sz w:val="16"/>
        </w:rPr>
        <w:t xml:space="preserve"> that aims to motivate, encourage or support the work of medical workers.</w:t>
      </w:r>
    </w:p>
    <w:p w14:paraId="49313582" w14:textId="77777777" w:rsidR="00CF2229" w:rsidRDefault="00CF2229" w:rsidP="008F0760">
      <w:pPr>
        <w:pStyle w:val="Heading4"/>
        <w:jc w:val="both"/>
      </w:pPr>
      <w:r w:rsidRPr="00D40DD6">
        <w:t>Ease accommodation for healthcare professionals</w:t>
      </w:r>
    </w:p>
    <w:p w14:paraId="7FDE8AF9" w14:textId="10720C85" w:rsidR="00CF2229" w:rsidRDefault="00CF2229" w:rsidP="008F0760">
      <w:pPr>
        <w:jc w:val="both"/>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8F0760">
      <w:pPr>
        <w:pStyle w:val="Heading4"/>
        <w:jc w:val="both"/>
      </w:pPr>
      <w:r>
        <w:t>Ease transport of healthcare workers</w:t>
      </w:r>
    </w:p>
    <w:p w14:paraId="03E0FDDA" w14:textId="0F99DC22" w:rsidR="00566EDE" w:rsidRPr="00566EDE" w:rsidRDefault="00566EDE" w:rsidP="008F0760">
      <w:pPr>
        <w:jc w:val="both"/>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8F0760">
      <w:pPr>
        <w:pStyle w:val="Heading4"/>
        <w:jc w:val="both"/>
      </w:pPr>
      <w:r w:rsidRPr="008F4206">
        <w:lastRenderedPageBreak/>
        <w:t>Monetary bonuses for healthcare professionals</w:t>
      </w:r>
    </w:p>
    <w:p w14:paraId="5C8CFADA" w14:textId="296629A2" w:rsidR="00566EDE" w:rsidRPr="00566EDE" w:rsidRDefault="00566EDE" w:rsidP="008F0760">
      <w:pPr>
        <w:jc w:val="both"/>
      </w:pPr>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8F0760">
      <w:pPr>
        <w:pStyle w:val="Heading4"/>
        <w:jc w:val="both"/>
      </w:pPr>
      <w:r w:rsidRPr="009B62DF">
        <w:t>Increase legal protection of healthcare professionals</w:t>
      </w:r>
    </w:p>
    <w:p w14:paraId="7E580F0C" w14:textId="180CEC9C" w:rsidR="00566EDE" w:rsidRPr="00566EDE" w:rsidRDefault="00566EDE" w:rsidP="008F0760">
      <w:pPr>
        <w:jc w:val="both"/>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8F0760">
      <w:pPr>
        <w:pStyle w:val="Heading3"/>
        <w:jc w:val="both"/>
      </w:pPr>
      <w:r w:rsidRPr="009B62DF">
        <w:t>Mobilization of domestic resources for health</w:t>
      </w:r>
    </w:p>
    <w:p w14:paraId="0F23186E" w14:textId="41EACEDF" w:rsidR="00533B7A" w:rsidRPr="00533B7A" w:rsidRDefault="00533B7A" w:rsidP="008F0760">
      <w:pPr>
        <w:jc w:val="both"/>
        <w:rPr>
          <w:sz w:val="20"/>
        </w:rPr>
      </w:pPr>
      <w:r w:rsidRPr="00533B7A">
        <w:rPr>
          <w:sz w:val="20"/>
        </w:rPr>
        <w:t>Recruitment of healthcare workers in the country to meet emerging needs and priorities.</w:t>
      </w:r>
    </w:p>
    <w:p w14:paraId="0E3B5061" w14:textId="680F0B90" w:rsidR="009B62DF" w:rsidRDefault="009B62DF" w:rsidP="008F0760">
      <w:pPr>
        <w:pStyle w:val="Heading3"/>
        <w:jc w:val="both"/>
      </w:pPr>
      <w:r w:rsidRPr="009B62DF">
        <w:t>Movement restriction of healthcare professionals</w:t>
      </w:r>
    </w:p>
    <w:p w14:paraId="243B8940" w14:textId="2A468335" w:rsidR="00533B7A" w:rsidRPr="001D3998" w:rsidRDefault="001D3998" w:rsidP="008F0760">
      <w:pPr>
        <w:jc w:val="both"/>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8F0760">
      <w:pPr>
        <w:pStyle w:val="Heading3"/>
        <w:jc w:val="both"/>
      </w:pPr>
      <w:r w:rsidRPr="009B62DF">
        <w:t xml:space="preserve">Train medical staff </w:t>
      </w:r>
      <w:r w:rsidR="00EB7654">
        <w:t>e</w:t>
      </w:r>
      <w:r w:rsidRPr="009B62DF">
        <w:t>specially for covid-19</w:t>
      </w:r>
    </w:p>
    <w:p w14:paraId="00DD520C" w14:textId="16AF935E" w:rsidR="001D3998" w:rsidRPr="001D3998" w:rsidRDefault="001D3998" w:rsidP="008F0760">
      <w:pPr>
        <w:jc w:val="both"/>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8F0760">
      <w:pPr>
        <w:pStyle w:val="Heading2"/>
        <w:jc w:val="both"/>
      </w:pPr>
      <w:r w:rsidRPr="003C6E25">
        <w:t>Increase in</w:t>
      </w:r>
      <w:r>
        <w:t xml:space="preserve"> medical supplies and equipment</w:t>
      </w:r>
    </w:p>
    <w:p w14:paraId="6FA2C156" w14:textId="1BBED344" w:rsidR="00FD4AF3" w:rsidRDefault="00FD4AF3" w:rsidP="008F0760">
      <w:pPr>
        <w:jc w:val="both"/>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8F0760">
      <w:pPr>
        <w:pStyle w:val="Heading3"/>
        <w:jc w:val="both"/>
      </w:pPr>
      <w:r>
        <w:t>Ambulances</w:t>
      </w:r>
    </w:p>
    <w:p w14:paraId="0CC07D26" w14:textId="7F470C3D" w:rsidR="001D3998" w:rsidRPr="00E61D19" w:rsidRDefault="00E61D19" w:rsidP="008F0760">
      <w:pPr>
        <w:jc w:val="both"/>
        <w:rPr>
          <w:sz w:val="20"/>
        </w:rPr>
      </w:pPr>
      <w:r w:rsidRPr="00E61D19">
        <w:rPr>
          <w:sz w:val="20"/>
        </w:rPr>
        <w:t>The number of ambulance in the country is increased (purchase or donation).</w:t>
      </w:r>
    </w:p>
    <w:p w14:paraId="02BBA735" w14:textId="63AD74E6" w:rsidR="00557565" w:rsidRDefault="00557565" w:rsidP="008F0760">
      <w:pPr>
        <w:pStyle w:val="Heading3"/>
        <w:jc w:val="both"/>
      </w:pPr>
      <w:r w:rsidRPr="00557565">
        <w:t>Ban on exportation of medical equipment and drugs</w:t>
      </w:r>
    </w:p>
    <w:p w14:paraId="106A7566" w14:textId="43D8366D" w:rsidR="00E61D19" w:rsidRPr="00E61D19" w:rsidRDefault="00E61D19" w:rsidP="008F0760">
      <w:pPr>
        <w:jc w:val="both"/>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8F0760">
      <w:pPr>
        <w:pStyle w:val="Heading3"/>
        <w:jc w:val="both"/>
      </w:pPr>
      <w:commentRangeStart w:id="4"/>
      <w:r w:rsidRPr="00681122">
        <w:t>Delivery of medical supplies and equipment</w:t>
      </w:r>
    </w:p>
    <w:p w14:paraId="71F0D8EF" w14:textId="4110F7B9" w:rsidR="00E61D19" w:rsidRPr="00E61D19" w:rsidRDefault="00433FCF" w:rsidP="008F0760">
      <w:pPr>
        <w:jc w:val="both"/>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4"/>
      <w:r w:rsidR="00472D3E">
        <w:rPr>
          <w:rStyle w:val="CommentReference"/>
        </w:rPr>
        <w:commentReference w:id="4"/>
      </w:r>
    </w:p>
    <w:p w14:paraId="2BA7F99B" w14:textId="245F2124" w:rsidR="00A17A00" w:rsidRDefault="00A17A00" w:rsidP="008F0760">
      <w:pPr>
        <w:pStyle w:val="Heading3"/>
        <w:jc w:val="both"/>
      </w:pPr>
      <w:r w:rsidRPr="00A17A00">
        <w:t xml:space="preserve">Diverse medical materials and </w:t>
      </w:r>
      <w:r w:rsidR="001D3998" w:rsidRPr="00A17A00">
        <w:t>equipment</w:t>
      </w:r>
    </w:p>
    <w:p w14:paraId="7087158D" w14:textId="301863C7" w:rsidR="00E61D19" w:rsidRPr="00E61D19" w:rsidRDefault="00E61D19" w:rsidP="008F0760">
      <w:pPr>
        <w:jc w:val="both"/>
        <w:rPr>
          <w:sz w:val="20"/>
        </w:rPr>
      </w:pPr>
      <w:r w:rsidRPr="00E61D19">
        <w:rPr>
          <w:sz w:val="20"/>
        </w:rPr>
        <w:t xml:space="preserve">The government increases the number of </w:t>
      </w:r>
      <w:r w:rsidR="0024001A">
        <w:rPr>
          <w:sz w:val="20"/>
        </w:rPr>
        <w:t>some specific</w:t>
      </w:r>
      <w:r w:rsidRPr="00E61D19">
        <w:rPr>
          <w:sz w:val="20"/>
        </w:rPr>
        <w:t xml:space="preserve"> medical materials (see code related to this subcategory) but because there is several types of materials, they have not been listed in the subcategory.</w:t>
      </w:r>
    </w:p>
    <w:p w14:paraId="6A4C5208" w14:textId="70EB84DD" w:rsidR="00557565" w:rsidRDefault="00557565" w:rsidP="008F0760">
      <w:pPr>
        <w:pStyle w:val="Heading3"/>
        <w:jc w:val="both"/>
      </w:pPr>
      <w:r w:rsidRPr="00557565">
        <w:t>Ease access to drugs</w:t>
      </w:r>
    </w:p>
    <w:p w14:paraId="1654FDA9" w14:textId="0F9A843D" w:rsidR="00E61D19" w:rsidRPr="00EE7978" w:rsidRDefault="00E61D19" w:rsidP="008F0760">
      <w:pPr>
        <w:jc w:val="both"/>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8F0760">
      <w:pPr>
        <w:pStyle w:val="Heading3"/>
        <w:jc w:val="both"/>
      </w:pPr>
      <w:r w:rsidRPr="00557565">
        <w:t>Increase delivery capacity for medical supplies</w:t>
      </w:r>
    </w:p>
    <w:p w14:paraId="1FE915DC" w14:textId="2E32EF4E" w:rsidR="00EE7978" w:rsidRPr="00472D3E" w:rsidRDefault="00472D3E" w:rsidP="008F0760">
      <w:pPr>
        <w:jc w:val="both"/>
        <w:rPr>
          <w:sz w:val="20"/>
        </w:rPr>
      </w:pPr>
      <w:r w:rsidRPr="00472D3E">
        <w:rPr>
          <w:sz w:val="20"/>
        </w:rPr>
        <w:t>Measure aiming to increase the transport and/or delivery capacity of medical materials.</w:t>
      </w:r>
    </w:p>
    <w:p w14:paraId="724F7676" w14:textId="72BDA5F3" w:rsidR="00557565" w:rsidRDefault="00557565" w:rsidP="008F0760">
      <w:pPr>
        <w:pStyle w:val="Heading3"/>
        <w:jc w:val="both"/>
      </w:pPr>
      <w:r w:rsidRPr="00557565">
        <w:t>Increase domestic production of medical equipment</w:t>
      </w:r>
    </w:p>
    <w:p w14:paraId="70944467" w14:textId="1EAA4901" w:rsidR="00472D3E" w:rsidRPr="00472D3E" w:rsidRDefault="00472D3E" w:rsidP="008F0760">
      <w:pPr>
        <w:jc w:val="both"/>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8F0760">
      <w:pPr>
        <w:pStyle w:val="Heading3"/>
        <w:jc w:val="both"/>
      </w:pPr>
      <w:r>
        <w:t>Respirators</w:t>
      </w:r>
    </w:p>
    <w:p w14:paraId="1A57D5A6" w14:textId="77777777" w:rsidR="00472D3E" w:rsidRPr="00472D3E" w:rsidRDefault="00472D3E" w:rsidP="008F0760">
      <w:pPr>
        <w:jc w:val="both"/>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8F0760">
      <w:pPr>
        <w:pStyle w:val="Heading3"/>
        <w:jc w:val="both"/>
      </w:pPr>
      <w:r w:rsidRPr="00557565">
        <w:t>Secure necessary medical equipment stocks and distribution</w:t>
      </w:r>
    </w:p>
    <w:p w14:paraId="074B1AC8" w14:textId="55CFA76B" w:rsidR="00472D3E" w:rsidRPr="00472D3E" w:rsidRDefault="00472D3E" w:rsidP="008F0760">
      <w:pPr>
        <w:jc w:val="both"/>
        <w:rPr>
          <w:sz w:val="20"/>
        </w:rPr>
      </w:pPr>
      <w:r w:rsidRPr="00472D3E">
        <w:rPr>
          <w:sz w:val="20"/>
        </w:rPr>
        <w:t>Measure aiming to store medical materials to face the demand but it i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8F0760">
      <w:pPr>
        <w:pStyle w:val="Heading3"/>
        <w:jc w:val="both"/>
      </w:pPr>
      <w:r>
        <w:t>Thermometers</w:t>
      </w:r>
    </w:p>
    <w:p w14:paraId="633A921F" w14:textId="730D24FE" w:rsidR="00472D3E" w:rsidRPr="00472D3E" w:rsidRDefault="00472D3E" w:rsidP="008F0760">
      <w:pPr>
        <w:jc w:val="both"/>
        <w:rPr>
          <w:sz w:val="20"/>
        </w:rPr>
      </w:pPr>
      <w:r w:rsidRPr="00E61D19">
        <w:rPr>
          <w:sz w:val="20"/>
        </w:rPr>
        <w:t xml:space="preserve">The number of </w:t>
      </w:r>
      <w:r>
        <w:rPr>
          <w:sz w:val="20"/>
        </w:rPr>
        <w:t>(any type of)</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8F0760">
      <w:pPr>
        <w:pStyle w:val="Heading3"/>
        <w:jc w:val="both"/>
      </w:pPr>
      <w:r>
        <w:lastRenderedPageBreak/>
        <w:t>Ventilators</w:t>
      </w:r>
    </w:p>
    <w:p w14:paraId="1D4C3088" w14:textId="1D569086" w:rsidR="00472D3E" w:rsidRPr="00472D3E" w:rsidRDefault="00472D3E" w:rsidP="008F0760">
      <w:pPr>
        <w:jc w:val="both"/>
        <w:rPr>
          <w:sz w:val="20"/>
        </w:rPr>
      </w:pPr>
      <w:r w:rsidRPr="00E61D19">
        <w:rPr>
          <w:sz w:val="20"/>
        </w:rPr>
        <w:t xml:space="preserve">The number of </w:t>
      </w:r>
      <w:r>
        <w:rPr>
          <w:sz w:val="20"/>
        </w:rPr>
        <w:t xml:space="preserve">ventilators </w:t>
      </w:r>
      <w:r w:rsidRPr="00E61D19">
        <w:rPr>
          <w:sz w:val="20"/>
        </w:rPr>
        <w:t>in the country is increased (purchase or donation).</w:t>
      </w:r>
    </w:p>
    <w:p w14:paraId="4694659A" w14:textId="168DBE50" w:rsidR="00400887" w:rsidRDefault="00400887" w:rsidP="008F0760">
      <w:pPr>
        <w:pStyle w:val="Heading2"/>
        <w:jc w:val="both"/>
      </w:pPr>
      <w:r w:rsidRPr="00400887">
        <w:t>Increase isolation and quarantine facilities</w:t>
      </w:r>
    </w:p>
    <w:p w14:paraId="3BAF64CB" w14:textId="720CB03D" w:rsidR="00712082" w:rsidRDefault="00400887" w:rsidP="008F0760">
      <w:pPr>
        <w:spacing w:after="120"/>
        <w:jc w:val="both"/>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 xml:space="preserve">easures which make it possible to requisition existing buildings or to set up structures (example: tents) in order to allow the isolation of patients or the quarantine of people who must be separated from the population for a </w:t>
      </w:r>
      <w:r w:rsidR="0024001A">
        <w:rPr>
          <w:rFonts w:cstheme="minorHAnsi"/>
          <w:color w:val="000000" w:themeColor="text1"/>
          <w:sz w:val="20"/>
        </w:rPr>
        <w:t>defined</w:t>
      </w:r>
      <w:r w:rsidRPr="00400887">
        <w:rPr>
          <w:rFonts w:cstheme="minorHAnsi"/>
          <w:color w:val="000000" w:themeColor="text1"/>
          <w:sz w:val="20"/>
        </w:rPr>
        <w:t xml:space="preserve"> period.</w:t>
      </w:r>
    </w:p>
    <w:p w14:paraId="4126833C" w14:textId="1CF31A42" w:rsidR="00A17A00" w:rsidRDefault="00A17A00" w:rsidP="008F0760">
      <w:pPr>
        <w:pStyle w:val="Heading3"/>
        <w:jc w:val="both"/>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8F0760">
      <w:pPr>
        <w:jc w:val="both"/>
        <w:rPr>
          <w:sz w:val="20"/>
        </w:rPr>
      </w:pPr>
      <w:r w:rsidRPr="00472D3E">
        <w:rPr>
          <w:sz w:val="20"/>
        </w:rPr>
        <w:t>Facilities for the isolation of Covid-19 cases.</w:t>
      </w:r>
    </w:p>
    <w:p w14:paraId="4BD12ED8" w14:textId="41ACFA38" w:rsidR="00A17A00" w:rsidRDefault="00A17A00" w:rsidP="008F0760">
      <w:pPr>
        <w:pStyle w:val="Heading4"/>
        <w:jc w:val="both"/>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8F0760">
      <w:pPr>
        <w:pStyle w:val="Heading3"/>
        <w:jc w:val="both"/>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8F0760">
      <w:pPr>
        <w:jc w:val="both"/>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70319987" w:rsidR="00712082" w:rsidRDefault="00712082" w:rsidP="008F0760">
      <w:pPr>
        <w:pStyle w:val="Heading4"/>
        <w:jc w:val="both"/>
      </w:pPr>
      <w:commentRangeStart w:id="5"/>
      <w:r w:rsidRPr="00A17A00">
        <w:t>Government properties repurposed as quarantine facilities</w:t>
      </w:r>
      <w:commentRangeEnd w:id="5"/>
      <w:r w:rsidR="008E3E19">
        <w:rPr>
          <w:rStyle w:val="CommentReference"/>
          <w:rFonts w:asciiTheme="minorHAnsi" w:eastAsiaTheme="minorHAnsi" w:hAnsiTheme="minorHAnsi" w:cstheme="minorBidi"/>
          <w:i w:val="0"/>
          <w:iCs w:val="0"/>
          <w:color w:val="auto"/>
        </w:rPr>
        <w:commentReference w:id="5"/>
      </w:r>
    </w:p>
    <w:p w14:paraId="39DBC528" w14:textId="61A93ADC" w:rsidR="006E37D4" w:rsidRPr="006E37D4" w:rsidRDefault="006E37D4" w:rsidP="008F0760">
      <w:pPr>
        <w:jc w:val="both"/>
        <w:rPr>
          <w:sz w:val="20"/>
        </w:rPr>
      </w:pPr>
      <w:r w:rsidRPr="006E37D4">
        <w:rPr>
          <w:sz w:val="20"/>
        </w:rPr>
        <w:t xml:space="preserve">Properties and facilities that belong to the government </w:t>
      </w:r>
      <w:proofErr w:type="gramStart"/>
      <w:r w:rsidRPr="006E37D4">
        <w:rPr>
          <w:sz w:val="20"/>
        </w:rPr>
        <w:t>are used</w:t>
      </w:r>
      <w:proofErr w:type="gramEnd"/>
      <w:r w:rsidRPr="006E37D4">
        <w:rPr>
          <w:sz w:val="20"/>
        </w:rPr>
        <w:t xml:space="preserve"> to assist with the Covid-19 response.</w:t>
      </w:r>
    </w:p>
    <w:p w14:paraId="6A8E92D2" w14:textId="34440541" w:rsidR="00712082" w:rsidRDefault="00712082" w:rsidP="008F0760">
      <w:pPr>
        <w:pStyle w:val="Heading4"/>
        <w:jc w:val="both"/>
      </w:pPr>
      <w:r w:rsidRPr="00A17A00">
        <w:t>Long-term care facilities repurposed as quarantine facilities</w:t>
      </w:r>
    </w:p>
    <w:p w14:paraId="308A67B4" w14:textId="119E9E7E" w:rsidR="006E37D4" w:rsidRPr="006E37D4" w:rsidRDefault="006E37D4" w:rsidP="008F0760">
      <w:pPr>
        <w:jc w:val="both"/>
        <w:rPr>
          <w:sz w:val="20"/>
        </w:rPr>
      </w:pPr>
      <w:r w:rsidRPr="006E37D4">
        <w:rPr>
          <w:sz w:val="20"/>
        </w:rPr>
        <w:t xml:space="preserve">Long-term care facilities </w:t>
      </w:r>
      <w:proofErr w:type="gramStart"/>
      <w:r w:rsidRPr="006E37D4">
        <w:rPr>
          <w:sz w:val="20"/>
        </w:rPr>
        <w:t>are used</w:t>
      </w:r>
      <w:proofErr w:type="gramEnd"/>
      <w:r w:rsidRPr="006E37D4">
        <w:rPr>
          <w:sz w:val="20"/>
        </w:rPr>
        <w:t xml:space="preserve"> as quarantine </w:t>
      </w:r>
      <w:proofErr w:type="spellStart"/>
      <w:r w:rsidRPr="006E37D4">
        <w:rPr>
          <w:sz w:val="20"/>
        </w:rPr>
        <w:t>centers</w:t>
      </w:r>
      <w:proofErr w:type="spellEnd"/>
      <w:r w:rsidRPr="006E37D4">
        <w:rPr>
          <w:sz w:val="20"/>
        </w:rPr>
        <w:t>.</w:t>
      </w:r>
    </w:p>
    <w:p w14:paraId="694E616F" w14:textId="0D32EF6A" w:rsidR="00712082" w:rsidRDefault="00712082" w:rsidP="008F0760">
      <w:pPr>
        <w:pStyle w:val="Heading4"/>
        <w:jc w:val="both"/>
      </w:pPr>
      <w:commentRangeStart w:id="6"/>
      <w:r w:rsidRPr="00A17A00">
        <w:t>Public housing converted into quarantine facilities</w:t>
      </w:r>
      <w:commentRangeEnd w:id="6"/>
      <w:r w:rsidR="006E37D4">
        <w:rPr>
          <w:rStyle w:val="CommentReference"/>
          <w:rFonts w:asciiTheme="minorHAnsi" w:eastAsiaTheme="minorHAnsi" w:hAnsiTheme="minorHAnsi" w:cstheme="minorBidi"/>
          <w:i w:val="0"/>
          <w:iCs w:val="0"/>
          <w:color w:val="auto"/>
        </w:rPr>
        <w:commentReference w:id="6"/>
      </w:r>
    </w:p>
    <w:p w14:paraId="76176C5A" w14:textId="02FC0B44" w:rsidR="006E37D4" w:rsidRPr="008E3E19" w:rsidRDefault="008E3E19" w:rsidP="008F0760">
      <w:pPr>
        <w:jc w:val="both"/>
        <w:rPr>
          <w:sz w:val="20"/>
        </w:rPr>
      </w:pPr>
      <w:r w:rsidRPr="008E3E19">
        <w:rPr>
          <w:sz w:val="20"/>
        </w:rPr>
        <w:t xml:space="preserve">Apartment/flat that belong to the government </w:t>
      </w:r>
      <w:proofErr w:type="gramStart"/>
      <w:r w:rsidRPr="008E3E19">
        <w:rPr>
          <w:sz w:val="20"/>
        </w:rPr>
        <w:t>are used</w:t>
      </w:r>
      <w:proofErr w:type="gramEnd"/>
      <w:r w:rsidRPr="008E3E19">
        <w:rPr>
          <w:sz w:val="20"/>
        </w:rPr>
        <w:t xml:space="preserve"> as quarantine </w:t>
      </w:r>
      <w:proofErr w:type="spellStart"/>
      <w:r w:rsidRPr="008E3E19">
        <w:rPr>
          <w:sz w:val="20"/>
        </w:rPr>
        <w:t>centers</w:t>
      </w:r>
      <w:proofErr w:type="spellEnd"/>
      <w:r w:rsidRPr="008E3E19">
        <w:rPr>
          <w:sz w:val="20"/>
        </w:rPr>
        <w:t>.</w:t>
      </w:r>
    </w:p>
    <w:p w14:paraId="4155468D" w14:textId="10CC81F5" w:rsidR="00712082" w:rsidRDefault="00712082" w:rsidP="008F0760">
      <w:pPr>
        <w:pStyle w:val="Heading4"/>
        <w:jc w:val="both"/>
      </w:pPr>
      <w:r w:rsidRPr="00A17A00">
        <w:t>Quarantine facilities implemented for travellers coming from affected areas</w:t>
      </w:r>
    </w:p>
    <w:p w14:paraId="10A24A68" w14:textId="575912C5" w:rsidR="008E3E19" w:rsidRPr="00925F4E" w:rsidRDefault="008E3E19" w:rsidP="008F0760">
      <w:pPr>
        <w:jc w:val="both"/>
        <w:rPr>
          <w:sz w:val="20"/>
        </w:rPr>
      </w:pPr>
      <w:r w:rsidRPr="00925F4E">
        <w:rPr>
          <w:sz w:val="20"/>
        </w:rPr>
        <w:t xml:space="preserve">Quarantine </w:t>
      </w:r>
      <w:proofErr w:type="spellStart"/>
      <w:r w:rsidRPr="00925F4E">
        <w:rPr>
          <w:sz w:val="20"/>
        </w:rPr>
        <w:t>centers</w:t>
      </w:r>
      <w:proofErr w:type="spellEnd"/>
      <w:r w:rsidRPr="00925F4E">
        <w:rPr>
          <w:sz w:val="20"/>
        </w:rPr>
        <w:t xml:space="preserve"> or </w:t>
      </w:r>
      <w:r w:rsidR="00925F4E" w:rsidRPr="00925F4E">
        <w:rPr>
          <w:sz w:val="20"/>
        </w:rPr>
        <w:t xml:space="preserve">individual </w:t>
      </w:r>
      <w:r w:rsidRPr="00925F4E">
        <w:rPr>
          <w:sz w:val="20"/>
        </w:rPr>
        <w:t xml:space="preserve">accommodations </w:t>
      </w:r>
      <w:proofErr w:type="gramStart"/>
      <w:r w:rsidRPr="00925F4E">
        <w:rPr>
          <w:sz w:val="20"/>
        </w:rPr>
        <w:t xml:space="preserve">are </w:t>
      </w:r>
      <w:r w:rsidR="004A4CE8">
        <w:rPr>
          <w:sz w:val="20"/>
        </w:rPr>
        <w:t>organized</w:t>
      </w:r>
      <w:proofErr w:type="gramEnd"/>
      <w:r w:rsidRPr="00925F4E">
        <w:rPr>
          <w:sz w:val="20"/>
        </w:rPr>
        <w:t xml:space="preserve"> to host travellers </w:t>
      </w:r>
      <w:r w:rsidR="00925F4E" w:rsidRPr="00925F4E">
        <w:rPr>
          <w:sz w:val="20"/>
        </w:rPr>
        <w:t>arriving from affected areas and for whom a mandatory quarantine is required.</w:t>
      </w:r>
    </w:p>
    <w:p w14:paraId="7F805760" w14:textId="5B2427C3" w:rsidR="00712082" w:rsidRDefault="00712082" w:rsidP="008F0760">
      <w:pPr>
        <w:pStyle w:val="Heading4"/>
        <w:jc w:val="both"/>
      </w:pPr>
      <w:r w:rsidRPr="00A17A00">
        <w:t>Short-term accommodations repurposed into quarantine facilities</w:t>
      </w:r>
    </w:p>
    <w:p w14:paraId="15163D3B" w14:textId="5008C33E" w:rsidR="000477B3" w:rsidRPr="000477B3" w:rsidRDefault="000477B3" w:rsidP="008F0760">
      <w:pPr>
        <w:jc w:val="both"/>
        <w:rPr>
          <w:sz w:val="20"/>
        </w:rPr>
      </w:pPr>
      <w:r w:rsidRPr="000477B3">
        <w:rPr>
          <w:sz w:val="20"/>
        </w:rPr>
        <w:t xml:space="preserve">Hotels or apartments for rent </w:t>
      </w:r>
      <w:proofErr w:type="gramStart"/>
      <w:r w:rsidRPr="000477B3">
        <w:rPr>
          <w:sz w:val="20"/>
        </w:rPr>
        <w:t>are used</w:t>
      </w:r>
      <w:proofErr w:type="gramEnd"/>
      <w:r w:rsidRPr="000477B3">
        <w:rPr>
          <w:sz w:val="20"/>
        </w:rPr>
        <w:t xml:space="preserve"> </w:t>
      </w:r>
      <w:r>
        <w:rPr>
          <w:sz w:val="20"/>
        </w:rPr>
        <w:t>to host people that are in</w:t>
      </w:r>
      <w:r w:rsidRPr="000477B3">
        <w:rPr>
          <w:sz w:val="20"/>
        </w:rPr>
        <w:t xml:space="preserve"> quarantine.</w:t>
      </w:r>
    </w:p>
    <w:p w14:paraId="79A4FB01" w14:textId="7B36F9B6" w:rsidR="00712082" w:rsidRDefault="00712082" w:rsidP="008F0760">
      <w:pPr>
        <w:pStyle w:val="Heading4"/>
        <w:jc w:val="both"/>
      </w:pPr>
      <w:r w:rsidRPr="00A17A00">
        <w:t>Stadiums repurposed into quarantine facilities</w:t>
      </w:r>
    </w:p>
    <w:p w14:paraId="0716B34E" w14:textId="5FABCF89" w:rsidR="000477B3" w:rsidRPr="000477B3" w:rsidRDefault="000477B3" w:rsidP="008F0760">
      <w:pPr>
        <w:jc w:val="both"/>
        <w:rPr>
          <w:sz w:val="20"/>
        </w:rPr>
      </w:pPr>
      <w:r w:rsidRPr="000477B3">
        <w:rPr>
          <w:sz w:val="20"/>
        </w:rPr>
        <w:t xml:space="preserve">Stadiums </w:t>
      </w:r>
      <w:proofErr w:type="gramStart"/>
      <w:r w:rsidRPr="000477B3">
        <w:rPr>
          <w:sz w:val="20"/>
        </w:rPr>
        <w:t>are used</w:t>
      </w:r>
      <w:proofErr w:type="gramEnd"/>
      <w:r w:rsidRPr="000477B3">
        <w:rPr>
          <w:sz w:val="20"/>
        </w:rPr>
        <w:t xml:space="preserve"> to host people that are in quarantine.</w:t>
      </w:r>
    </w:p>
    <w:p w14:paraId="493E3C64" w14:textId="77777777" w:rsidR="00712082" w:rsidRPr="00A17A00" w:rsidRDefault="00712082" w:rsidP="008F0760">
      <w:pPr>
        <w:pStyle w:val="Heading4"/>
        <w:jc w:val="both"/>
      </w:pPr>
      <w:r w:rsidRPr="00A17A00">
        <w:t>Student dormitories repurposed into quarantine facilities</w:t>
      </w:r>
    </w:p>
    <w:p w14:paraId="53CCFA8A" w14:textId="303E5961" w:rsidR="000477B3" w:rsidRPr="000477B3" w:rsidRDefault="000477B3" w:rsidP="008F0760">
      <w:pPr>
        <w:jc w:val="both"/>
        <w:rPr>
          <w:sz w:val="20"/>
        </w:rPr>
      </w:pPr>
      <w:r w:rsidRPr="000477B3">
        <w:rPr>
          <w:sz w:val="20"/>
        </w:rPr>
        <w:t>St</w:t>
      </w:r>
      <w:r>
        <w:rPr>
          <w:sz w:val="20"/>
        </w:rPr>
        <w:t>udent dormitories</w:t>
      </w:r>
      <w:r w:rsidRPr="000477B3">
        <w:rPr>
          <w:sz w:val="20"/>
        </w:rPr>
        <w:t xml:space="preserve"> </w:t>
      </w:r>
      <w:proofErr w:type="gramStart"/>
      <w:r w:rsidRPr="000477B3">
        <w:rPr>
          <w:sz w:val="20"/>
        </w:rPr>
        <w:t>are used</w:t>
      </w:r>
      <w:proofErr w:type="gramEnd"/>
      <w:r w:rsidRPr="000477B3">
        <w:rPr>
          <w:sz w:val="20"/>
        </w:rPr>
        <w:t xml:space="preserve"> to host people that are in quarantine.</w:t>
      </w:r>
    </w:p>
    <w:p w14:paraId="17C994DD" w14:textId="38074358" w:rsidR="0097147A" w:rsidRDefault="00173FD5" w:rsidP="008F0760">
      <w:pPr>
        <w:pStyle w:val="Heading2"/>
        <w:jc w:val="both"/>
      </w:pPr>
      <w:commentRangeStart w:id="7"/>
      <w:r w:rsidRPr="00173FD5">
        <w:t>Increase patient capacity</w:t>
      </w:r>
      <w:commentRangeEnd w:id="7"/>
      <w:r w:rsidR="00472D3E">
        <w:rPr>
          <w:rStyle w:val="CommentReference"/>
          <w:rFonts w:asciiTheme="minorHAnsi" w:eastAsiaTheme="minorHAnsi" w:hAnsiTheme="minorHAnsi" w:cstheme="minorBidi"/>
          <w:color w:val="auto"/>
        </w:rPr>
        <w:commentReference w:id="7"/>
      </w:r>
    </w:p>
    <w:p w14:paraId="09AF4936" w14:textId="1CC5A659" w:rsidR="00472D3E" w:rsidRPr="008929DC" w:rsidRDefault="008929DC" w:rsidP="008F0760">
      <w:pPr>
        <w:jc w:val="both"/>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8F0760">
      <w:pPr>
        <w:pStyle w:val="Heading3"/>
        <w:jc w:val="both"/>
      </w:pPr>
      <w:r w:rsidRPr="00173FD5">
        <w:t>Beds</w:t>
      </w:r>
    </w:p>
    <w:p w14:paraId="2D587603" w14:textId="02176D4D" w:rsidR="008929DC" w:rsidRPr="008929DC" w:rsidRDefault="008929DC" w:rsidP="008F0760">
      <w:pPr>
        <w:jc w:val="both"/>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8F0760">
      <w:pPr>
        <w:pStyle w:val="Heading3"/>
        <w:jc w:val="both"/>
      </w:pPr>
      <w:r w:rsidRPr="00173FD5">
        <w:t>Emergency hospitals</w:t>
      </w:r>
    </w:p>
    <w:p w14:paraId="4778B48D" w14:textId="6D1D794E" w:rsidR="008929DC" w:rsidRPr="008929DC" w:rsidRDefault="008929DC" w:rsidP="008F0760">
      <w:pPr>
        <w:jc w:val="both"/>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8F0760">
      <w:pPr>
        <w:pStyle w:val="Heading3"/>
        <w:jc w:val="both"/>
      </w:pPr>
      <w:r w:rsidRPr="00173FD5">
        <w:t>Increase ICU capacity</w:t>
      </w:r>
    </w:p>
    <w:p w14:paraId="5336AAEE" w14:textId="287832B8" w:rsidR="008929DC" w:rsidRPr="008929DC" w:rsidRDefault="008929DC" w:rsidP="008F0760">
      <w:pPr>
        <w:jc w:val="both"/>
        <w:rPr>
          <w:sz w:val="20"/>
        </w:rPr>
      </w:pPr>
      <w:r w:rsidRPr="008929DC">
        <w:rPr>
          <w:sz w:val="20"/>
        </w:rPr>
        <w:t>Measure aiming to increase the number of places in Intensive Care Unit in order to treat Covid-19 patients.</w:t>
      </w:r>
    </w:p>
    <w:p w14:paraId="79821459" w14:textId="4561E036" w:rsidR="00173FD5" w:rsidRDefault="00173FD5" w:rsidP="008F0760">
      <w:pPr>
        <w:pStyle w:val="Heading3"/>
        <w:jc w:val="both"/>
      </w:pPr>
      <w:commentRangeStart w:id="8"/>
      <w:r w:rsidRPr="00173FD5">
        <w:t>Increase medical consultation capacity</w:t>
      </w:r>
      <w:commentRangeEnd w:id="8"/>
      <w:r w:rsidR="00247008">
        <w:rPr>
          <w:rStyle w:val="CommentReference"/>
          <w:rFonts w:asciiTheme="minorHAnsi" w:eastAsiaTheme="minorHAnsi" w:hAnsiTheme="minorHAnsi" w:cstheme="minorBidi"/>
          <w:color w:val="auto"/>
        </w:rPr>
        <w:commentReference w:id="8"/>
      </w:r>
    </w:p>
    <w:p w14:paraId="56E343BE" w14:textId="63565725" w:rsidR="008929DC" w:rsidRPr="008929DC" w:rsidRDefault="008929DC" w:rsidP="008F0760">
      <w:pPr>
        <w:jc w:val="both"/>
      </w:pPr>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8F0760">
      <w:pPr>
        <w:pStyle w:val="Heading3"/>
        <w:jc w:val="both"/>
      </w:pPr>
      <w:r w:rsidRPr="00173FD5">
        <w:lastRenderedPageBreak/>
        <w:t>Increase number of medical institutions</w:t>
      </w:r>
    </w:p>
    <w:p w14:paraId="544D7EDC" w14:textId="222BCDA5" w:rsidR="008929DC" w:rsidRPr="00247008" w:rsidRDefault="008929DC" w:rsidP="008F0760">
      <w:pPr>
        <w:jc w:val="both"/>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8F0760">
      <w:pPr>
        <w:pStyle w:val="Heading3"/>
        <w:jc w:val="both"/>
      </w:pPr>
      <w:commentRangeStart w:id="9"/>
      <w:r w:rsidRPr="000E36C3">
        <w:t>Medicalise nursing home</w:t>
      </w:r>
      <w:commentRangeEnd w:id="9"/>
      <w:r w:rsidR="008929DC">
        <w:rPr>
          <w:rStyle w:val="CommentReference"/>
          <w:rFonts w:asciiTheme="minorHAnsi" w:eastAsiaTheme="minorHAnsi" w:hAnsiTheme="minorHAnsi" w:cstheme="minorBidi"/>
          <w:color w:val="auto"/>
        </w:rPr>
        <w:commentReference w:id="9"/>
      </w:r>
    </w:p>
    <w:p w14:paraId="2666689A" w14:textId="27C045FA" w:rsidR="00247008" w:rsidRPr="000477B3" w:rsidRDefault="00247008" w:rsidP="008F0760">
      <w:pPr>
        <w:jc w:val="both"/>
        <w:rPr>
          <w:sz w:val="20"/>
        </w:rPr>
      </w:pPr>
      <w:r w:rsidRPr="000477B3">
        <w:rPr>
          <w:sz w:val="20"/>
        </w:rPr>
        <w:t>Nursing homes are equipped with medical equipment in order to be able to treat their residents on-site.</w:t>
      </w:r>
    </w:p>
    <w:p w14:paraId="787F22B1" w14:textId="16495E11" w:rsidR="000E36C3" w:rsidRDefault="000E36C3" w:rsidP="008F0760">
      <w:pPr>
        <w:pStyle w:val="Heading3"/>
        <w:jc w:val="both"/>
      </w:pPr>
      <w:r w:rsidRPr="000E36C3">
        <w:t>Postponement of non-essential care and non-urgent operations in hospitals</w:t>
      </w:r>
    </w:p>
    <w:p w14:paraId="17AA6847" w14:textId="1B0A1C06" w:rsidR="00247008" w:rsidRPr="00247008" w:rsidRDefault="00247008" w:rsidP="008F0760">
      <w:pPr>
        <w:jc w:val="both"/>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8F0760">
      <w:pPr>
        <w:pStyle w:val="Heading2"/>
        <w:jc w:val="both"/>
      </w:pPr>
      <w:r w:rsidRPr="000E36C3">
        <w:t>Personal protective measures</w:t>
      </w:r>
    </w:p>
    <w:p w14:paraId="038D3747" w14:textId="72E91CA8" w:rsidR="002C1453" w:rsidRPr="00F52A7C" w:rsidRDefault="002C1453" w:rsidP="008F0760">
      <w:pPr>
        <w:jc w:val="both"/>
        <w:rPr>
          <w:sz w:val="20"/>
        </w:rPr>
      </w:pPr>
      <w:r w:rsidRPr="00F52A7C">
        <w:rPr>
          <w:sz w:val="20"/>
        </w:rPr>
        <w:t>Measures aiming to protect individuals.</w:t>
      </w:r>
    </w:p>
    <w:p w14:paraId="589A2CB6" w14:textId="002650CC" w:rsidR="00B52ECD" w:rsidRDefault="00B52ECD" w:rsidP="008F0760">
      <w:pPr>
        <w:pStyle w:val="Heading3"/>
        <w:jc w:val="both"/>
      </w:pPr>
      <w:r w:rsidRPr="00B52ECD">
        <w:t>Enhance hand hygiene</w:t>
      </w:r>
    </w:p>
    <w:p w14:paraId="58F649BF" w14:textId="123559DC" w:rsidR="00F52A7C" w:rsidRPr="00484E73" w:rsidRDefault="00F52A7C" w:rsidP="008F0760">
      <w:pPr>
        <w:jc w:val="both"/>
        <w:rPr>
          <w:sz w:val="20"/>
        </w:rPr>
      </w:pPr>
      <w:r w:rsidRPr="00484E73">
        <w:rPr>
          <w:sz w:val="20"/>
        </w:rPr>
        <w:t>Measures aiming to improve hand hygiene compliance or to increase the possibilities for respecting hand hygiene.</w:t>
      </w:r>
    </w:p>
    <w:p w14:paraId="5178DF64" w14:textId="0FC4192E" w:rsidR="0097147A" w:rsidRDefault="0097147A" w:rsidP="008F0760">
      <w:pPr>
        <w:pStyle w:val="Heading4"/>
        <w:jc w:val="both"/>
      </w:pPr>
      <w:commentRangeStart w:id="10"/>
      <w:r w:rsidRPr="0097147A">
        <w:t>Allowing licensed pharmacies to make and sell alcohol-based hand sanitizers</w:t>
      </w:r>
      <w:commentRangeEnd w:id="10"/>
      <w:r w:rsidR="00F52A7C">
        <w:rPr>
          <w:rStyle w:val="CommentReference"/>
          <w:rFonts w:asciiTheme="minorHAnsi" w:eastAsiaTheme="minorHAnsi" w:hAnsiTheme="minorHAnsi" w:cstheme="minorBidi"/>
          <w:i w:val="0"/>
          <w:iCs w:val="0"/>
          <w:color w:val="auto"/>
        </w:rPr>
        <w:commentReference w:id="10"/>
      </w:r>
    </w:p>
    <w:p w14:paraId="7106B547" w14:textId="5238AA58" w:rsidR="000477B3" w:rsidRPr="007B4DFC" w:rsidRDefault="000477B3" w:rsidP="008F0760">
      <w:pPr>
        <w:jc w:val="both"/>
        <w:rPr>
          <w:sz w:val="20"/>
        </w:rPr>
      </w:pPr>
      <w:r w:rsidRPr="007B4DFC">
        <w:rPr>
          <w:sz w:val="20"/>
        </w:rPr>
        <w:t xml:space="preserve">Due to the sudden spurt of demand for hygiene products due to COVID-19 virus pandemic, </w:t>
      </w:r>
      <w:r w:rsidR="007B4DFC" w:rsidRPr="007B4DFC">
        <w:rPr>
          <w:sz w:val="20"/>
        </w:rPr>
        <w:t>this measure temporarily expands pharmacist</w:t>
      </w:r>
      <w:r w:rsidRPr="007B4DFC">
        <w:rPr>
          <w:sz w:val="20"/>
        </w:rPr>
        <w:t>s’ ability to legally produce and sell alcohol-based hand sanitizer.</w:t>
      </w:r>
    </w:p>
    <w:p w14:paraId="251EDE57" w14:textId="0C8BE3A4" w:rsidR="0097147A" w:rsidRDefault="0097147A" w:rsidP="008F0760">
      <w:pPr>
        <w:pStyle w:val="Heading4"/>
        <w:jc w:val="both"/>
      </w:pPr>
      <w:r w:rsidRPr="0097147A">
        <w:t>Allowing non-traditional manufacturers to make alcohol-based hand sanitizers</w:t>
      </w:r>
    </w:p>
    <w:p w14:paraId="30E06C66" w14:textId="77777777" w:rsidR="007B4DFC" w:rsidRDefault="007B4DFC" w:rsidP="008F0760">
      <w:pPr>
        <w:pStyle w:val="Heading4"/>
        <w:jc w:val="both"/>
        <w:rPr>
          <w:rFonts w:asciiTheme="minorHAnsi" w:eastAsiaTheme="minorHAnsi" w:hAnsiTheme="minorHAnsi" w:cstheme="minorBidi"/>
          <w:i w:val="0"/>
          <w:iCs w:val="0"/>
          <w:color w:val="auto"/>
          <w:sz w:val="20"/>
        </w:rPr>
      </w:pPr>
      <w:r w:rsidRPr="007B4DFC">
        <w:rPr>
          <w:rFonts w:asciiTheme="minorHAnsi" w:eastAsiaTheme="minorHAnsi" w:hAnsiTheme="minorHAnsi" w:cstheme="minorBidi"/>
          <w:i w:val="0"/>
          <w:iCs w:val="0"/>
          <w:color w:val="auto"/>
          <w:sz w:val="20"/>
        </w:rPr>
        <w:t>This allowed non</w:t>
      </w:r>
      <w:r>
        <w:rPr>
          <w:rFonts w:asciiTheme="minorHAnsi" w:eastAsiaTheme="minorHAnsi" w:hAnsiTheme="minorHAnsi" w:cstheme="minorBidi"/>
          <w:i w:val="0"/>
          <w:iCs w:val="0"/>
          <w:color w:val="auto"/>
          <w:sz w:val="20"/>
        </w:rPr>
        <w:t>-</w:t>
      </w:r>
      <w:r w:rsidRPr="007B4DFC">
        <w:rPr>
          <w:rFonts w:asciiTheme="minorHAnsi" w:eastAsiaTheme="minorHAnsi" w:hAnsiTheme="minorHAnsi" w:cstheme="minorBidi"/>
          <w:i w:val="0"/>
          <w:iCs w:val="0"/>
          <w:color w:val="auto"/>
          <w:sz w:val="20"/>
        </w:rPr>
        <w:t>traditional manufacturers, like beverage distillers or biofuel producers, to begin producing hand saniti</w:t>
      </w:r>
      <w:r>
        <w:rPr>
          <w:rFonts w:asciiTheme="minorHAnsi" w:eastAsiaTheme="minorHAnsi" w:hAnsiTheme="minorHAnsi" w:cstheme="minorBidi"/>
          <w:i w:val="0"/>
          <w:iCs w:val="0"/>
          <w:color w:val="auto"/>
          <w:sz w:val="20"/>
        </w:rPr>
        <w:t>zer to meet the growing demand.</w:t>
      </w:r>
    </w:p>
    <w:p w14:paraId="2C446F5F" w14:textId="2CAB54C8" w:rsidR="0097147A" w:rsidRDefault="0097147A" w:rsidP="008F0760">
      <w:pPr>
        <w:pStyle w:val="Heading4"/>
        <w:jc w:val="both"/>
      </w:pPr>
      <w:r w:rsidRPr="0097147A">
        <w:t>Approval of new hand disinfectant</w:t>
      </w:r>
    </w:p>
    <w:p w14:paraId="43E03A53" w14:textId="77777777" w:rsidR="007B4DFC" w:rsidRPr="007B4DFC" w:rsidRDefault="007B4DFC" w:rsidP="008F0760">
      <w:pPr>
        <w:jc w:val="both"/>
      </w:pPr>
    </w:p>
    <w:p w14:paraId="0F73AF6F" w14:textId="1BFE8F82" w:rsidR="0097147A" w:rsidRDefault="0097147A" w:rsidP="008F0760">
      <w:pPr>
        <w:pStyle w:val="Heading4"/>
        <w:jc w:val="both"/>
      </w:pPr>
      <w:r w:rsidRPr="0097147A">
        <w:t>Essential businesses and operations shall make sanitizing products available for employees and customers</w:t>
      </w:r>
    </w:p>
    <w:p w14:paraId="0FD441C6" w14:textId="4956DB7A" w:rsidR="00310EF1" w:rsidRPr="00310EF1" w:rsidRDefault="00310EF1" w:rsidP="008F0760">
      <w:pPr>
        <w:jc w:val="both"/>
        <w:rPr>
          <w:sz w:val="20"/>
        </w:rPr>
      </w:pPr>
      <w:r w:rsidRPr="00310EF1">
        <w:rPr>
          <w:sz w:val="20"/>
        </w:rPr>
        <w:t>Managers have to put sanitizing ha</w:t>
      </w:r>
      <w:r>
        <w:rPr>
          <w:sz w:val="20"/>
        </w:rPr>
        <w:t>n</w:t>
      </w:r>
      <w:r w:rsidRPr="00310EF1">
        <w:rPr>
          <w:sz w:val="20"/>
        </w:rPr>
        <w:t>d rub dispensers prominently around venues.</w:t>
      </w:r>
    </w:p>
    <w:p w14:paraId="641DF443" w14:textId="52782C06" w:rsidR="0097147A" w:rsidRDefault="0097147A" w:rsidP="008F0760">
      <w:pPr>
        <w:pStyle w:val="Heading4"/>
        <w:jc w:val="both"/>
      </w:pPr>
      <w:r w:rsidRPr="0097147A">
        <w:t>Hand sanitizers in airports</w:t>
      </w:r>
    </w:p>
    <w:p w14:paraId="673DCFB9" w14:textId="13DE7C82" w:rsidR="00310EF1" w:rsidRPr="00310EF1" w:rsidRDefault="00310EF1" w:rsidP="008F0760">
      <w:pPr>
        <w:jc w:val="both"/>
        <w:rPr>
          <w:sz w:val="20"/>
        </w:rPr>
      </w:pPr>
      <w:r w:rsidRPr="00310EF1">
        <w:rPr>
          <w:sz w:val="20"/>
        </w:rPr>
        <w:t xml:space="preserve">Hand rub dispensers </w:t>
      </w:r>
      <w:proofErr w:type="gramStart"/>
      <w:r w:rsidRPr="00310EF1">
        <w:rPr>
          <w:sz w:val="20"/>
        </w:rPr>
        <w:t>are put</w:t>
      </w:r>
      <w:proofErr w:type="gramEnd"/>
      <w:r w:rsidRPr="00310EF1">
        <w:rPr>
          <w:sz w:val="20"/>
        </w:rPr>
        <w:t xml:space="preserve"> at airports.</w:t>
      </w:r>
    </w:p>
    <w:p w14:paraId="6C309E5B" w14:textId="595B3EE6" w:rsidR="0097147A" w:rsidRDefault="0097147A" w:rsidP="008F0760">
      <w:pPr>
        <w:pStyle w:val="Heading4"/>
        <w:jc w:val="both"/>
      </w:pPr>
      <w:r w:rsidRPr="0097147A">
        <w:t>Hand sanitizers in public places (mandatory)</w:t>
      </w:r>
    </w:p>
    <w:p w14:paraId="1C88D5D3" w14:textId="31D63E36" w:rsidR="00310EF1" w:rsidRPr="00310EF1" w:rsidRDefault="00310EF1" w:rsidP="008F0760">
      <w:pPr>
        <w:jc w:val="both"/>
      </w:pPr>
      <w:r w:rsidRPr="00310EF1">
        <w:rPr>
          <w:sz w:val="20"/>
        </w:rPr>
        <w:t>It is mandatory to put sanitizing ha</w:t>
      </w:r>
      <w:r>
        <w:rPr>
          <w:sz w:val="20"/>
        </w:rPr>
        <w:t>n</w:t>
      </w:r>
      <w:r w:rsidRPr="00310EF1">
        <w:rPr>
          <w:sz w:val="20"/>
        </w:rPr>
        <w:t>d rub dispensers prominently</w:t>
      </w:r>
      <w:r>
        <w:rPr>
          <w:sz w:val="20"/>
        </w:rPr>
        <w:t xml:space="preserve"> in public places.</w:t>
      </w:r>
    </w:p>
    <w:p w14:paraId="2037F81B" w14:textId="031D5CDC" w:rsidR="0097147A" w:rsidRDefault="0097147A" w:rsidP="008F0760">
      <w:pPr>
        <w:pStyle w:val="Heading4"/>
        <w:jc w:val="both"/>
      </w:pPr>
      <w:r w:rsidRPr="0097147A">
        <w:t>Mandatory hand washing/disinfection before entering a shop or working place</w:t>
      </w:r>
    </w:p>
    <w:p w14:paraId="18802317" w14:textId="59AB4D6C" w:rsidR="00310EF1" w:rsidRPr="00310EF1" w:rsidRDefault="00310EF1" w:rsidP="008F0760">
      <w:pPr>
        <w:jc w:val="both"/>
        <w:rPr>
          <w:sz w:val="20"/>
        </w:rPr>
      </w:pPr>
      <w:r w:rsidRPr="00310EF1">
        <w:rPr>
          <w:sz w:val="20"/>
        </w:rPr>
        <w:t>It is obligatory to wash or disinfect one´s hands before entering a shop or any other working place.</w:t>
      </w:r>
    </w:p>
    <w:p w14:paraId="1182D174" w14:textId="1BC61F00" w:rsidR="00B52ECD" w:rsidRDefault="00B52ECD" w:rsidP="008F0760">
      <w:pPr>
        <w:pStyle w:val="Heading3"/>
        <w:jc w:val="both"/>
      </w:pPr>
      <w:r w:rsidRPr="00B52ECD">
        <w:t>Mandatory physical barrier between workers and public</w:t>
      </w:r>
    </w:p>
    <w:p w14:paraId="1A9FF2A8" w14:textId="2540A65B" w:rsidR="00310EF1" w:rsidRPr="00310EF1" w:rsidRDefault="00310EF1" w:rsidP="008F0760">
      <w:pPr>
        <w:jc w:val="both"/>
        <w:rPr>
          <w:sz w:val="20"/>
        </w:rPr>
      </w:pPr>
      <w:r w:rsidRPr="00310EF1">
        <w:rPr>
          <w:sz w:val="20"/>
        </w:rPr>
        <w:t>The government imposes to put physical features (e.g., Plexiglas) between workers and customers in places (e.g., businesses, public administration) visited by the public.</w:t>
      </w:r>
    </w:p>
    <w:p w14:paraId="52C8DF8A" w14:textId="3C3ACA73" w:rsidR="00B52ECD" w:rsidRDefault="00B52ECD" w:rsidP="008F0760">
      <w:pPr>
        <w:pStyle w:val="Heading3"/>
        <w:jc w:val="both"/>
      </w:pPr>
      <w:r w:rsidRPr="00B52ECD">
        <w:t>Mandatory use of gloves</w:t>
      </w:r>
    </w:p>
    <w:p w14:paraId="36756C01" w14:textId="08999293" w:rsidR="00310EF1" w:rsidRPr="00310EF1" w:rsidRDefault="00310EF1" w:rsidP="008F0760">
      <w:pPr>
        <w:jc w:val="both"/>
        <w:rPr>
          <w:sz w:val="20"/>
        </w:rPr>
      </w:pPr>
      <w:r w:rsidRPr="00310EF1">
        <w:rPr>
          <w:sz w:val="20"/>
        </w:rPr>
        <w:t>Wearing gloves is mandatory (concerns specific, non-healthcare, types of workers).</w:t>
      </w:r>
    </w:p>
    <w:p w14:paraId="1CFA1910" w14:textId="56A2840A" w:rsidR="00B52ECD" w:rsidRDefault="00B52ECD" w:rsidP="008F0760">
      <w:pPr>
        <w:pStyle w:val="Heading3"/>
        <w:jc w:val="both"/>
      </w:pPr>
      <w:r w:rsidRPr="00B52ECD">
        <w:t>Mandatory use of masks</w:t>
      </w:r>
    </w:p>
    <w:p w14:paraId="33B066F3" w14:textId="482F9A6F" w:rsidR="00484E73" w:rsidRPr="00484E73" w:rsidRDefault="00484E73" w:rsidP="008F0760">
      <w:pPr>
        <w:jc w:val="both"/>
        <w:rPr>
          <w:sz w:val="20"/>
        </w:rPr>
      </w:pPr>
      <w:r w:rsidRPr="00484E73">
        <w:rPr>
          <w:sz w:val="20"/>
        </w:rPr>
        <w:t>Mask wearing is compulsory (the code specify where and/or when).</w:t>
      </w:r>
    </w:p>
    <w:p w14:paraId="0D90ACCA" w14:textId="0698B6DF" w:rsidR="00B52ECD" w:rsidRDefault="00B52ECD" w:rsidP="008F0760">
      <w:pPr>
        <w:pStyle w:val="Heading3"/>
        <w:jc w:val="both"/>
      </w:pPr>
      <w:r w:rsidRPr="00B52ECD">
        <w:t>Mandatory use of PPE</w:t>
      </w:r>
    </w:p>
    <w:p w14:paraId="2BAC3598" w14:textId="55A6EE08" w:rsidR="00310EF1" w:rsidRPr="00310EF1" w:rsidRDefault="00310EF1" w:rsidP="008F0760">
      <w:pPr>
        <w:jc w:val="both"/>
        <w:rPr>
          <w:sz w:val="20"/>
        </w:rPr>
      </w:pPr>
      <w:r w:rsidRPr="00310EF1">
        <w:rPr>
          <w:sz w:val="20"/>
        </w:rPr>
        <w:t xml:space="preserve">Wearing personal protective equipment is mandatory for specific (non-healthcare) types of workers. This code </w:t>
      </w:r>
      <w:proofErr w:type="gramStart"/>
      <w:r w:rsidRPr="00310EF1">
        <w:rPr>
          <w:sz w:val="20"/>
        </w:rPr>
        <w:t>is used</w:t>
      </w:r>
      <w:proofErr w:type="gramEnd"/>
      <w:r w:rsidRPr="00310EF1">
        <w:rPr>
          <w:sz w:val="20"/>
        </w:rPr>
        <w:t xml:space="preserve"> when the type of PPE is not specified in the text source.</w:t>
      </w:r>
    </w:p>
    <w:p w14:paraId="221FE950" w14:textId="6544822B" w:rsidR="005E6164" w:rsidRDefault="005E6164" w:rsidP="008F0760">
      <w:pPr>
        <w:pStyle w:val="Heading3"/>
        <w:jc w:val="both"/>
      </w:pPr>
      <w:r w:rsidRPr="005E6164">
        <w:lastRenderedPageBreak/>
        <w:t>Precautions for handling and disposal of dead bodies</w:t>
      </w:r>
    </w:p>
    <w:p w14:paraId="10429067" w14:textId="6F8C0DFC" w:rsidR="00484E73" w:rsidRPr="00484E73" w:rsidRDefault="00484E73" w:rsidP="008F0760">
      <w:pPr>
        <w:jc w:val="both"/>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8F0760">
      <w:pPr>
        <w:pStyle w:val="Heading2"/>
        <w:jc w:val="both"/>
      </w:pPr>
      <w:commentRangeStart w:id="11"/>
      <w:r w:rsidRPr="0092645A">
        <w:t>Reduce the number of patients in healthcare centres and hospitals</w:t>
      </w:r>
      <w:commentRangeEnd w:id="11"/>
      <w:r w:rsidR="00DA1C5B">
        <w:rPr>
          <w:rStyle w:val="CommentReference"/>
          <w:rFonts w:asciiTheme="minorHAnsi" w:eastAsiaTheme="minorHAnsi" w:hAnsiTheme="minorHAnsi" w:cstheme="minorBidi"/>
          <w:color w:val="auto"/>
        </w:rPr>
        <w:commentReference w:id="11"/>
      </w:r>
    </w:p>
    <w:p w14:paraId="60437A5E" w14:textId="361BA2BC" w:rsidR="00020031" w:rsidRDefault="00020031" w:rsidP="008F0760">
      <w:pPr>
        <w:jc w:val="both"/>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061C37BE" w14:textId="1DC1FD82" w:rsidR="00E73BCE" w:rsidRDefault="00E73BCE" w:rsidP="008F0760">
      <w:pPr>
        <w:pStyle w:val="Heading4"/>
        <w:jc w:val="both"/>
        <w:rPr>
          <w:rFonts w:eastAsia="Calibri"/>
        </w:rPr>
      </w:pPr>
      <w:commentRangeStart w:id="12"/>
      <w:r w:rsidRPr="005E6164">
        <w:rPr>
          <w:rFonts w:eastAsia="Calibri"/>
        </w:rPr>
        <w:t xml:space="preserve">No more patient accepted in rehabilitation </w:t>
      </w:r>
      <w:proofErr w:type="spellStart"/>
      <w:r w:rsidRPr="005E6164">
        <w:rPr>
          <w:rFonts w:eastAsia="Calibri"/>
        </w:rPr>
        <w:t>centers</w:t>
      </w:r>
      <w:commentRangeEnd w:id="12"/>
      <w:proofErr w:type="spellEnd"/>
      <w:r w:rsidR="00855ED6">
        <w:rPr>
          <w:rStyle w:val="CommentReference"/>
          <w:rFonts w:asciiTheme="minorHAnsi" w:eastAsiaTheme="minorHAnsi" w:hAnsiTheme="minorHAnsi" w:cstheme="minorBidi"/>
          <w:i w:val="0"/>
          <w:iCs w:val="0"/>
          <w:color w:val="auto"/>
        </w:rPr>
        <w:commentReference w:id="12"/>
      </w:r>
    </w:p>
    <w:p w14:paraId="03932DB9" w14:textId="23965974" w:rsidR="00E73BCE" w:rsidRPr="00855ED6" w:rsidRDefault="00E73BCE" w:rsidP="008F0760">
      <w:pPr>
        <w:jc w:val="both"/>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F0760">
      <w:pPr>
        <w:pStyle w:val="Heading2"/>
        <w:jc w:val="both"/>
        <w:rPr>
          <w:rFonts w:eastAsia="Calibri"/>
        </w:rPr>
      </w:pPr>
      <w:r w:rsidRPr="005E6164">
        <w:rPr>
          <w:rFonts w:eastAsia="Calibri"/>
        </w:rPr>
        <w:t>Repurpose hospitals</w:t>
      </w:r>
    </w:p>
    <w:p w14:paraId="7D175CF6" w14:textId="213270B5" w:rsidR="00855ED6" w:rsidRPr="002B4D73" w:rsidRDefault="00855ED6" w:rsidP="008F0760">
      <w:pPr>
        <w:jc w:val="both"/>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8F0760">
      <w:pPr>
        <w:pStyle w:val="Heading3"/>
        <w:jc w:val="both"/>
        <w:rPr>
          <w:rFonts w:eastAsia="Calibri"/>
        </w:rPr>
      </w:pPr>
      <w:r w:rsidRPr="00852AD0">
        <w:rPr>
          <w:rFonts w:eastAsia="Calibri"/>
        </w:rPr>
        <w:t>Requisition private hospitals</w:t>
      </w:r>
    </w:p>
    <w:p w14:paraId="48FDF36B" w14:textId="5DF3770A" w:rsidR="002B4D73" w:rsidRPr="002B4D73" w:rsidRDefault="002B4D73" w:rsidP="008F0760">
      <w:pPr>
        <w:jc w:val="both"/>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F0760">
      <w:pPr>
        <w:pStyle w:val="Heading3"/>
        <w:jc w:val="both"/>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8F0760">
      <w:pPr>
        <w:jc w:val="both"/>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F0760">
      <w:pPr>
        <w:pStyle w:val="Heading3"/>
        <w:jc w:val="both"/>
        <w:rPr>
          <w:rFonts w:eastAsia="Calibri"/>
        </w:rPr>
      </w:pPr>
      <w:r w:rsidRPr="00852AD0">
        <w:rPr>
          <w:rFonts w:eastAsia="Calibri"/>
        </w:rPr>
        <w:t>Some hospitals dedicated to covid19 patients</w:t>
      </w:r>
    </w:p>
    <w:p w14:paraId="5D449AE5" w14:textId="56701952" w:rsidR="002B4D73" w:rsidRPr="002B4D73" w:rsidRDefault="002B4D73" w:rsidP="008F0760">
      <w:pPr>
        <w:jc w:val="both"/>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F0760">
      <w:pPr>
        <w:pStyle w:val="Heading3"/>
        <w:jc w:val="both"/>
        <w:rPr>
          <w:rFonts w:eastAsia="Calibri"/>
        </w:rPr>
      </w:pPr>
      <w:r w:rsidRPr="00852AD0">
        <w:rPr>
          <w:rFonts w:eastAsia="Calibri"/>
        </w:rPr>
        <w:t>Special section for covid19 patients</w:t>
      </w:r>
    </w:p>
    <w:p w14:paraId="780DB1D8" w14:textId="146288A3" w:rsidR="002B4D73" w:rsidRPr="002B4D73" w:rsidRDefault="002B4D73" w:rsidP="008F0760">
      <w:pPr>
        <w:jc w:val="both"/>
      </w:pPr>
      <w:r>
        <w:t>Hospitals implement (a) specific area(s) or unit(s) / circulation of patients in order to separately receive and treat Covid-19 patients.</w:t>
      </w:r>
    </w:p>
    <w:p w14:paraId="50F91E0E" w14:textId="13D76C08" w:rsidR="008A1AFA" w:rsidRDefault="008A1AFA" w:rsidP="008F0760">
      <w:pPr>
        <w:pStyle w:val="Heading2"/>
        <w:jc w:val="both"/>
      </w:pPr>
      <w:r w:rsidRPr="00852AD0">
        <w:t>Research</w:t>
      </w:r>
    </w:p>
    <w:p w14:paraId="4A583796" w14:textId="7B514D71" w:rsidR="005D5E79" w:rsidRPr="005D5E79" w:rsidRDefault="005D5E79" w:rsidP="008F0760">
      <w:pPr>
        <w:jc w:val="both"/>
        <w:rPr>
          <w:sz w:val="20"/>
        </w:rPr>
      </w:pPr>
      <w:r w:rsidRPr="005D5E79">
        <w:rPr>
          <w:sz w:val="20"/>
        </w:rPr>
        <w:t xml:space="preserve">Measures aiming to </w:t>
      </w:r>
      <w:r w:rsidR="00B30EB3">
        <w:rPr>
          <w:sz w:val="20"/>
        </w:rPr>
        <w:t>boost</w:t>
      </w:r>
      <w:r w:rsidRPr="005D5E79">
        <w:rPr>
          <w:sz w:val="20"/>
        </w:rPr>
        <w:t xml:space="preserve"> or fund research projects or initiatives related to Covid-19.</w:t>
      </w:r>
    </w:p>
    <w:p w14:paraId="0A3457A9" w14:textId="74123917" w:rsidR="008A1AFA" w:rsidRDefault="008A1AFA" w:rsidP="008F0760">
      <w:pPr>
        <w:pStyle w:val="Heading3"/>
        <w:jc w:val="both"/>
      </w:pPr>
      <w:r w:rsidRPr="00852AD0">
        <w:t>Clinical trials on COVID-19</w:t>
      </w:r>
    </w:p>
    <w:p w14:paraId="7A252C46" w14:textId="3B237017" w:rsidR="007A3AD4" w:rsidRPr="007A3AD4" w:rsidRDefault="007A3AD4" w:rsidP="008F0760">
      <w:pPr>
        <w:jc w:val="both"/>
        <w:rPr>
          <w:sz w:val="20"/>
        </w:rPr>
      </w:pPr>
      <w:r w:rsidRPr="007A3AD4">
        <w:rPr>
          <w:sz w:val="20"/>
        </w:rPr>
        <w:t xml:space="preserve">Clinical trials on Covid-19 </w:t>
      </w:r>
      <w:proofErr w:type="gramStart"/>
      <w:r w:rsidRPr="007A3AD4">
        <w:rPr>
          <w:sz w:val="20"/>
        </w:rPr>
        <w:t>is allowed</w:t>
      </w:r>
      <w:proofErr w:type="gramEnd"/>
      <w:r w:rsidRPr="007A3AD4">
        <w:rPr>
          <w:sz w:val="20"/>
        </w:rPr>
        <w:t>.</w:t>
      </w:r>
    </w:p>
    <w:p w14:paraId="5CAF5E50" w14:textId="598FE856" w:rsidR="00D834C8" w:rsidRDefault="00D834C8" w:rsidP="008F0760">
      <w:pPr>
        <w:pStyle w:val="Heading3"/>
        <w:jc w:val="both"/>
      </w:pPr>
      <w:r>
        <w:t>Funding allocated to research</w:t>
      </w:r>
    </w:p>
    <w:p w14:paraId="00D11E1D" w14:textId="57E7439B" w:rsidR="007A3AD4" w:rsidRPr="007A3AD4" w:rsidRDefault="007A3AD4" w:rsidP="008F0760">
      <w:pPr>
        <w:jc w:val="both"/>
        <w:rPr>
          <w:sz w:val="20"/>
        </w:rPr>
      </w:pPr>
      <w:r w:rsidRPr="007A3AD4">
        <w:rPr>
          <w:sz w:val="20"/>
        </w:rPr>
        <w:t>The government allocates money to research (through a call or not) in order to enhance research on Covid-19.</w:t>
      </w:r>
    </w:p>
    <w:p w14:paraId="33B1BE4C" w14:textId="5E19678D" w:rsidR="00D834C8" w:rsidRDefault="00D834C8" w:rsidP="008F0760">
      <w:pPr>
        <w:pStyle w:val="Heading3"/>
        <w:jc w:val="both"/>
      </w:pPr>
      <w:r>
        <w:t>Funding of a diagnostic test project</w:t>
      </w:r>
    </w:p>
    <w:p w14:paraId="0FA668B0" w14:textId="35D91D4A" w:rsidR="007A3AD4" w:rsidRPr="007A3AD4" w:rsidRDefault="007A3AD4" w:rsidP="008F0760">
      <w:pPr>
        <w:jc w:val="both"/>
        <w:rPr>
          <w:sz w:val="20"/>
        </w:rPr>
      </w:pPr>
      <w:r w:rsidRPr="007A3AD4">
        <w:rPr>
          <w:sz w:val="20"/>
        </w:rPr>
        <w:t>The government allocates money specifically for research on diagnostic tests.</w:t>
      </w:r>
    </w:p>
    <w:p w14:paraId="64969690" w14:textId="6545615E" w:rsidR="00D834C8" w:rsidRDefault="00D834C8" w:rsidP="008F0760">
      <w:pPr>
        <w:pStyle w:val="Heading3"/>
        <w:jc w:val="both"/>
      </w:pPr>
      <w:r>
        <w:t>Simplify clinical trials regulations</w:t>
      </w:r>
    </w:p>
    <w:p w14:paraId="31B549E9" w14:textId="6C495A2B" w:rsidR="007A3AD4" w:rsidRPr="007A3AD4" w:rsidRDefault="007A3AD4" w:rsidP="008F0760">
      <w:pPr>
        <w:jc w:val="both"/>
        <w:rPr>
          <w:sz w:val="20"/>
        </w:rPr>
      </w:pPr>
      <w:r w:rsidRPr="007A3AD4">
        <w:rPr>
          <w:sz w:val="20"/>
        </w:rPr>
        <w:t>The government authorizes a certain flexibility regarding clinical trials or proposes practical solutions for implementing the necessary adaptations for ongoing clinical trials during the Covid-19 epidemic.</w:t>
      </w:r>
    </w:p>
    <w:p w14:paraId="19920655" w14:textId="44B3519C" w:rsidR="00C00AE5" w:rsidRDefault="002F1EBD" w:rsidP="008F0760">
      <w:pPr>
        <w:pStyle w:val="Heading1"/>
        <w:jc w:val="both"/>
      </w:pPr>
      <w:r>
        <w:t>Resource allocation</w:t>
      </w:r>
    </w:p>
    <w:p w14:paraId="1209B55C" w14:textId="4136A305" w:rsidR="00C6480B" w:rsidRPr="00E51ADC" w:rsidRDefault="002F1EBD" w:rsidP="008F0760">
      <w:pPr>
        <w:jc w:val="both"/>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w:t>
      </w:r>
      <w:r w:rsidR="00C6480B" w:rsidRPr="00E51ADC">
        <w:rPr>
          <w:rFonts w:eastAsia="Calibri" w:cstheme="minorHAnsi"/>
          <w:color w:val="660033"/>
          <w:szCs w:val="24"/>
        </w:rPr>
        <w:lastRenderedPageBreak/>
        <w:t xml:space="preserve">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8F0760">
      <w:pPr>
        <w:pStyle w:val="Heading2"/>
        <w:jc w:val="both"/>
      </w:pPr>
      <w:r>
        <w:t>Activate or establish emergency response</w:t>
      </w:r>
    </w:p>
    <w:p w14:paraId="13132018" w14:textId="0921E69A" w:rsidR="00CC159F" w:rsidRDefault="00CC159F" w:rsidP="008F0760">
      <w:pPr>
        <w:jc w:val="both"/>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8F0760">
      <w:pPr>
        <w:pStyle w:val="Heading3"/>
        <w:jc w:val="both"/>
      </w:pPr>
      <w:r w:rsidRPr="008A1AFA">
        <w:t>Declare state of emergency</w:t>
      </w:r>
    </w:p>
    <w:p w14:paraId="0C0A6AB7" w14:textId="787C1C48" w:rsidR="00327200" w:rsidRPr="0075544D" w:rsidRDefault="00327200" w:rsidP="008F0760">
      <w:pPr>
        <w:jc w:val="both"/>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F0760">
      <w:pPr>
        <w:pStyle w:val="Heading3"/>
        <w:jc w:val="both"/>
      </w:pPr>
      <w:r>
        <w:t>Emergency laws</w:t>
      </w:r>
    </w:p>
    <w:p w14:paraId="2F59E1DA" w14:textId="3AF2F3FF" w:rsidR="00327200" w:rsidRPr="0075544D" w:rsidRDefault="00327200" w:rsidP="008F0760">
      <w:pPr>
        <w:jc w:val="both"/>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8F0760">
      <w:pPr>
        <w:pStyle w:val="Heading4"/>
        <w:jc w:val="both"/>
      </w:pPr>
      <w:r w:rsidRPr="00327200">
        <w:t>Law to ease the passing of laws</w:t>
      </w:r>
    </w:p>
    <w:p w14:paraId="23281CC3" w14:textId="5E955465" w:rsidR="00327200" w:rsidRPr="0075544D" w:rsidRDefault="00327200" w:rsidP="008F0760">
      <w:pPr>
        <w:jc w:val="both"/>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F0760">
      <w:pPr>
        <w:pStyle w:val="Heading3"/>
        <w:jc w:val="both"/>
      </w:pPr>
      <w:r>
        <w:t>Exceptional change to work law</w:t>
      </w:r>
    </w:p>
    <w:p w14:paraId="17AB26D3" w14:textId="5B72123A" w:rsidR="0075544D" w:rsidRPr="0075544D" w:rsidRDefault="0075544D" w:rsidP="008F0760">
      <w:pPr>
        <w:jc w:val="both"/>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F0760">
      <w:pPr>
        <w:pStyle w:val="Heading3"/>
        <w:jc w:val="both"/>
      </w:pPr>
      <w:r w:rsidRPr="002F1EBD">
        <w:t>Relaxation of data protection law</w:t>
      </w:r>
    </w:p>
    <w:p w14:paraId="26C09F23" w14:textId="77777777" w:rsidR="008A1AFA" w:rsidRDefault="008A1AFA" w:rsidP="008F0760">
      <w:pPr>
        <w:spacing w:after="0"/>
        <w:jc w:val="both"/>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F0760">
      <w:pPr>
        <w:spacing w:after="0"/>
        <w:jc w:val="both"/>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F0760">
      <w:pPr>
        <w:pStyle w:val="Heading3"/>
        <w:jc w:val="both"/>
      </w:pPr>
      <w:commentRangeStart w:id="13"/>
      <w:commentRangeStart w:id="14"/>
      <w:r w:rsidRPr="008A1AFA">
        <w:t>Repurpose domestic forces</w:t>
      </w:r>
      <w:commentRangeEnd w:id="13"/>
      <w:r>
        <w:rPr>
          <w:rStyle w:val="CommentReference"/>
          <w:rFonts w:asciiTheme="minorHAnsi" w:eastAsiaTheme="minorHAnsi" w:hAnsiTheme="minorHAnsi" w:cstheme="minorBidi"/>
          <w:color w:val="auto"/>
        </w:rPr>
        <w:commentReference w:id="13"/>
      </w:r>
      <w:commentRangeEnd w:id="14"/>
      <w:r w:rsidR="00850679">
        <w:rPr>
          <w:rStyle w:val="CommentReference"/>
          <w:rFonts w:asciiTheme="minorHAnsi" w:eastAsiaTheme="minorHAnsi" w:hAnsiTheme="minorHAnsi" w:cstheme="minorBidi"/>
          <w:color w:val="auto"/>
        </w:rPr>
        <w:commentReference w:id="14"/>
      </w:r>
    </w:p>
    <w:p w14:paraId="729CCCDE" w14:textId="076E6D6C" w:rsidR="00850679" w:rsidRPr="00850679" w:rsidRDefault="00850679" w:rsidP="008F0760">
      <w:pPr>
        <w:jc w:val="both"/>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F0760">
      <w:pPr>
        <w:pStyle w:val="Heading3"/>
        <w:jc w:val="both"/>
      </w:pPr>
      <w:r w:rsidRPr="008A1AFA">
        <w:t>Risk management plan</w:t>
      </w:r>
    </w:p>
    <w:p w14:paraId="720DAE72" w14:textId="50551863" w:rsidR="00E6425B" w:rsidRPr="00647FF5" w:rsidRDefault="00E6425B" w:rsidP="008F0760">
      <w:pPr>
        <w:jc w:val="both"/>
        <w:rPr>
          <w:sz w:val="20"/>
        </w:rPr>
      </w:pPr>
      <w:r w:rsidRPr="00647FF5">
        <w:rPr>
          <w:sz w:val="20"/>
        </w:rPr>
        <w:t xml:space="preserve">A risk management plan is a document that the government has </w:t>
      </w:r>
      <w:r w:rsidR="00DA78B1" w:rsidRPr="00647FF5">
        <w:rPr>
          <w:sz w:val="20"/>
        </w:rPr>
        <w:t xml:space="preserve">prepared </w:t>
      </w:r>
      <w:r w:rsidRPr="00647FF5">
        <w:rPr>
          <w:sz w:val="20"/>
        </w:rPr>
        <w:t xml:space="preserve">or </w:t>
      </w:r>
      <w:r w:rsidR="00DA78B1" w:rsidRPr="00647FF5">
        <w:rPr>
          <w:sz w:val="20"/>
        </w:rPr>
        <w:t>intend to</w:t>
      </w:r>
      <w:r w:rsidRPr="00647FF5">
        <w:rPr>
          <w:sz w:val="20"/>
        </w:rPr>
        <w:t xml:space="preserve"> prepare to foresee risks, estimate impacts, and define responses to </w:t>
      </w:r>
      <w:r w:rsidR="00DA78B1" w:rsidRPr="00647FF5">
        <w:rPr>
          <w:sz w:val="20"/>
        </w:rPr>
        <w:t xml:space="preserve">a specific </w:t>
      </w:r>
      <w:r w:rsidRPr="00647FF5">
        <w:rPr>
          <w:sz w:val="20"/>
        </w:rPr>
        <w:t>risk</w:t>
      </w:r>
      <w:r w:rsidR="00DA78B1" w:rsidRPr="00647FF5">
        <w:rPr>
          <w:sz w:val="20"/>
        </w:rPr>
        <w:t xml:space="preserve"> (in this case Covid-19)</w:t>
      </w:r>
      <w:r w:rsidRPr="00647FF5">
        <w:rPr>
          <w:sz w:val="20"/>
        </w:rPr>
        <w:t>.</w:t>
      </w:r>
      <w:r w:rsidR="00DA78B1" w:rsidRPr="00647FF5">
        <w:rPr>
          <w:sz w:val="20"/>
        </w:rPr>
        <w:t xml:space="preserve"> Risk management plan includes a risk response.</w:t>
      </w:r>
    </w:p>
    <w:p w14:paraId="4EA58289" w14:textId="1E0179DD" w:rsidR="00DA78B1" w:rsidRDefault="00DA78B1" w:rsidP="008F0760">
      <w:pPr>
        <w:pStyle w:val="Heading4"/>
        <w:jc w:val="both"/>
      </w:pPr>
      <w:r>
        <w:t>Contingency plan</w:t>
      </w:r>
    </w:p>
    <w:p w14:paraId="39ACDCCA" w14:textId="6ADB535F" w:rsidR="00837D81" w:rsidRPr="00647FF5" w:rsidRDefault="00837D81" w:rsidP="008F0760">
      <w:pPr>
        <w:jc w:val="both"/>
        <w:rPr>
          <w:sz w:val="20"/>
        </w:rPr>
      </w:pPr>
      <w:r w:rsidRPr="00647FF5">
        <w:rPr>
          <w:sz w:val="20"/>
        </w:rPr>
        <w:t>The government plans cours</w:t>
      </w:r>
      <w:r w:rsidR="00647FF5" w:rsidRPr="00647FF5">
        <w:rPr>
          <w:sz w:val="20"/>
        </w:rPr>
        <w:t xml:space="preserve">e of action designed to help </w:t>
      </w:r>
      <w:r w:rsidRPr="00647FF5">
        <w:rPr>
          <w:sz w:val="20"/>
        </w:rPr>
        <w:t>organization</w:t>
      </w:r>
      <w:r w:rsidR="00647FF5" w:rsidRPr="00647FF5">
        <w:rPr>
          <w:sz w:val="20"/>
        </w:rPr>
        <w:t>s/administrative entities</w:t>
      </w:r>
      <w:r w:rsidRPr="00647FF5">
        <w:rPr>
          <w:sz w:val="20"/>
        </w:rPr>
        <w:t xml:space="preserve"> respond effectively to a significant future event or situation that may or may not happen</w:t>
      </w:r>
      <w:r w:rsidR="00647FF5" w:rsidRPr="00647FF5">
        <w:rPr>
          <w:sz w:val="20"/>
        </w:rPr>
        <w:t xml:space="preserve"> (e.g., prepare for school closures)</w:t>
      </w:r>
      <w:r w:rsidRPr="00647FF5">
        <w:rPr>
          <w:sz w:val="20"/>
        </w:rPr>
        <w:t>.</w:t>
      </w:r>
    </w:p>
    <w:p w14:paraId="3E8DAB7E" w14:textId="7B1A4A89" w:rsidR="00DA78B1" w:rsidRDefault="00DA78B1" w:rsidP="008F0760">
      <w:pPr>
        <w:pStyle w:val="Heading4"/>
        <w:jc w:val="both"/>
      </w:pPr>
      <w:r>
        <w:t>Country-wide alert level system</w:t>
      </w:r>
    </w:p>
    <w:p w14:paraId="3AAA60AE" w14:textId="73BA2F90" w:rsidR="00647FF5" w:rsidRPr="00647FF5" w:rsidRDefault="00647FF5" w:rsidP="008F0760">
      <w:pPr>
        <w:jc w:val="both"/>
        <w:rPr>
          <w:sz w:val="20"/>
        </w:rPr>
      </w:pPr>
      <w:r w:rsidRPr="00647FF5">
        <w:rPr>
          <w:sz w:val="20"/>
        </w:rPr>
        <w:t>The government introduces a warning system that will reflect the Covid-19 situation and risk in the country (as of 2020-07-15, this measure is only mentioned once, for New Zealand).</w:t>
      </w:r>
    </w:p>
    <w:p w14:paraId="5BF8E5ED" w14:textId="48BFA258" w:rsidR="00DA78B1" w:rsidRDefault="00DA78B1" w:rsidP="008F0760">
      <w:pPr>
        <w:pStyle w:val="Heading4"/>
        <w:jc w:val="both"/>
      </w:pPr>
      <w:r>
        <w:t>Emergency plan</w:t>
      </w:r>
    </w:p>
    <w:p w14:paraId="7AC3EDB2" w14:textId="2B26803A" w:rsidR="00647FF5" w:rsidRPr="00647FF5" w:rsidRDefault="00647FF5" w:rsidP="008F0760">
      <w:pPr>
        <w:jc w:val="both"/>
        <w:rPr>
          <w:sz w:val="20"/>
        </w:rPr>
      </w:pPr>
      <w:r w:rsidRPr="00647FF5">
        <w:rPr>
          <w:sz w:val="20"/>
        </w:rPr>
        <w:t>The government organises and manages the resources and responsibilities for dealing with all humanitarian aspects of the Covid-19 emergencies. The aim is to reduce the negative impacts of the Covid-19 crisis.</w:t>
      </w:r>
    </w:p>
    <w:p w14:paraId="7699972D" w14:textId="53E9D9B8" w:rsidR="00DA78B1" w:rsidRDefault="00DA78B1" w:rsidP="008F0760">
      <w:pPr>
        <w:pStyle w:val="Heading4"/>
        <w:jc w:val="both"/>
      </w:pPr>
      <w:r>
        <w:lastRenderedPageBreak/>
        <w:t>Government taskforce</w:t>
      </w:r>
    </w:p>
    <w:p w14:paraId="7D4990A1" w14:textId="77777777" w:rsidR="00DA78B1" w:rsidRDefault="00DA78B1" w:rsidP="008F0760">
      <w:pPr>
        <w:pStyle w:val="Heading4"/>
        <w:jc w:val="both"/>
      </w:pPr>
      <w:commentRangeStart w:id="15"/>
      <w:r>
        <w:t>Highest level of alert</w:t>
      </w:r>
      <w:commentRangeEnd w:id="15"/>
      <w:r w:rsidR="003B3A86">
        <w:rPr>
          <w:rStyle w:val="CommentReference"/>
          <w:rFonts w:asciiTheme="minorHAnsi" w:eastAsiaTheme="minorHAnsi" w:hAnsiTheme="minorHAnsi" w:cstheme="minorBidi"/>
          <w:i w:val="0"/>
          <w:iCs w:val="0"/>
          <w:color w:val="auto"/>
        </w:rPr>
        <w:commentReference w:id="15"/>
      </w:r>
    </w:p>
    <w:p w14:paraId="1972FCAB" w14:textId="5ADFF305" w:rsidR="00DA78B1" w:rsidRDefault="00DA78B1" w:rsidP="008F0760">
      <w:pPr>
        <w:pStyle w:val="Heading4"/>
        <w:jc w:val="both"/>
      </w:pPr>
      <w:r>
        <w:t>Nationwide guidelines</w:t>
      </w:r>
    </w:p>
    <w:p w14:paraId="5C7AF389" w14:textId="5007AF05" w:rsidR="00947355" w:rsidRPr="00947355" w:rsidRDefault="00947355" w:rsidP="008F0760">
      <w:pPr>
        <w:jc w:val="both"/>
        <w:rPr>
          <w:sz w:val="20"/>
        </w:rPr>
      </w:pPr>
      <w:r w:rsidRPr="00947355">
        <w:rPr>
          <w:sz w:val="20"/>
        </w:rPr>
        <w:t>(</w:t>
      </w:r>
      <w:proofErr w:type="gramStart"/>
      <w:r w:rsidRPr="00947355">
        <w:rPr>
          <w:sz w:val="20"/>
        </w:rPr>
        <w:t>only</w:t>
      </w:r>
      <w:proofErr w:type="gramEnd"/>
      <w:r w:rsidRPr="00947355">
        <w:rPr>
          <w:sz w:val="20"/>
        </w:rPr>
        <w:t xml:space="preserve"> mentioned once) The government releases guidelines that give indication to managers/policy-makers on how to manage the crisis</w:t>
      </w:r>
    </w:p>
    <w:p w14:paraId="6B53FB18" w14:textId="11B2FF5E" w:rsidR="00DA78B1" w:rsidRDefault="00DA78B1" w:rsidP="008F0760">
      <w:pPr>
        <w:pStyle w:val="Heading4"/>
        <w:jc w:val="both"/>
      </w:pPr>
      <w:r>
        <w:t>New task force</w:t>
      </w:r>
    </w:p>
    <w:p w14:paraId="0F82075B" w14:textId="77777777" w:rsidR="00947355" w:rsidRPr="00947355" w:rsidRDefault="00947355" w:rsidP="008F0760">
      <w:pPr>
        <w:jc w:val="both"/>
        <w:rPr>
          <w:sz w:val="20"/>
        </w:rPr>
      </w:pPr>
      <w:r w:rsidRPr="00947355">
        <w:rPr>
          <w:sz w:val="20"/>
        </w:rPr>
        <w:t>The government creates a new, temporary organization to solve a particular problem (here related to Covid-19 crisis).</w:t>
      </w:r>
    </w:p>
    <w:p w14:paraId="0FD4B2CB" w14:textId="38841C15" w:rsidR="00DA78B1" w:rsidRDefault="00DA78B1" w:rsidP="008F0760">
      <w:pPr>
        <w:pStyle w:val="Heading4"/>
        <w:jc w:val="both"/>
      </w:pPr>
      <w:r>
        <w:t>Raised emergency level</w:t>
      </w:r>
      <w:r w:rsidR="00E51920">
        <w:t xml:space="preserve"> (1 to 2, </w:t>
      </w:r>
      <w:r w:rsidR="00373B24">
        <w:t>2 to 3</w:t>
      </w:r>
      <w:r w:rsidR="00E51920">
        <w:t>)</w:t>
      </w:r>
    </w:p>
    <w:p w14:paraId="48A008AA" w14:textId="33A3A4B7" w:rsidR="00373B24" w:rsidRPr="00373B24" w:rsidRDefault="00373B24" w:rsidP="008F0760">
      <w:pPr>
        <w:jc w:val="both"/>
        <w:rPr>
          <w:sz w:val="20"/>
        </w:rPr>
      </w:pPr>
      <w:r w:rsidRPr="00373B24">
        <w:rPr>
          <w:sz w:val="20"/>
        </w:rPr>
        <w:t>Refers to the classification system used to determine which crises require the most resources. The level determines the scale of the institutional response</w:t>
      </w:r>
      <w:r>
        <w:rPr>
          <w:sz w:val="20"/>
        </w:rPr>
        <w:t xml:space="preserve"> (level 1, 2, or 3)</w:t>
      </w:r>
      <w:r w:rsidRPr="00373B24">
        <w:rPr>
          <w:sz w:val="20"/>
        </w:rPr>
        <w:t>.</w:t>
      </w:r>
    </w:p>
    <w:p w14:paraId="3C6D3DFE" w14:textId="46404D96" w:rsidR="00E51920" w:rsidRDefault="00E51920" w:rsidP="008F0760">
      <w:pPr>
        <w:pStyle w:val="Heading4"/>
        <w:jc w:val="both"/>
      </w:pPr>
      <w:r>
        <w:t>Set up crisis unit (national)</w:t>
      </w:r>
    </w:p>
    <w:p w14:paraId="2BED5D84" w14:textId="63705571" w:rsidR="00570F47" w:rsidRPr="00570F47" w:rsidRDefault="00570F47" w:rsidP="008F0760">
      <w:pPr>
        <w:jc w:val="both"/>
        <w:rPr>
          <w:sz w:val="20"/>
        </w:rPr>
      </w:pPr>
      <w:r w:rsidRPr="00570F47">
        <w:rPr>
          <w:sz w:val="20"/>
        </w:rPr>
        <w:t>The government set up a unit to coordinate the management of the crisis at the national scale.</w:t>
      </w:r>
    </w:p>
    <w:p w14:paraId="45F01942" w14:textId="4FBDE951" w:rsidR="00E51920" w:rsidRDefault="00E51920" w:rsidP="008F0760">
      <w:pPr>
        <w:pStyle w:val="Heading4"/>
        <w:jc w:val="both"/>
      </w:pPr>
      <w:r>
        <w:t>Set up crisis unit (regional)</w:t>
      </w:r>
    </w:p>
    <w:p w14:paraId="43AC9E72" w14:textId="4171076A" w:rsidR="00570F47" w:rsidRPr="00570F47" w:rsidRDefault="00570F47" w:rsidP="008F0760">
      <w:pPr>
        <w:jc w:val="both"/>
        <w:rPr>
          <w:sz w:val="20"/>
        </w:rPr>
      </w:pPr>
      <w:r w:rsidRPr="00570F47">
        <w:rPr>
          <w:sz w:val="20"/>
        </w:rPr>
        <w:t xml:space="preserve">The government set up a unit to coordinate the management of the crisis at the </w:t>
      </w:r>
      <w:r>
        <w:rPr>
          <w:sz w:val="20"/>
        </w:rPr>
        <w:t>regio</w:t>
      </w:r>
      <w:r w:rsidRPr="00570F47">
        <w:rPr>
          <w:sz w:val="20"/>
        </w:rPr>
        <w:t>nal scale.</w:t>
      </w:r>
    </w:p>
    <w:p w14:paraId="5E5C78F8" w14:textId="22CA8EF1" w:rsidR="00E51920" w:rsidRDefault="00E51920" w:rsidP="008F0760">
      <w:pPr>
        <w:pStyle w:val="Heading4"/>
        <w:jc w:val="both"/>
      </w:pPr>
      <w:r>
        <w:t>Update preparedness plan</w:t>
      </w:r>
    </w:p>
    <w:p w14:paraId="4FDA7DA7" w14:textId="0560BE6A" w:rsidR="00846832" w:rsidRPr="00F97B52" w:rsidRDefault="00846832" w:rsidP="008F0760">
      <w:pPr>
        <w:jc w:val="both"/>
        <w:rPr>
          <w:sz w:val="20"/>
        </w:rPr>
      </w:pPr>
      <w:r w:rsidRPr="00F97B52">
        <w:rPr>
          <w:sz w:val="20"/>
        </w:rPr>
        <w:t>The government updates existing preparedness plan (i.e. document</w:t>
      </w:r>
      <w:r w:rsidR="00F97B52" w:rsidRPr="00F97B52">
        <w:rPr>
          <w:sz w:val="20"/>
        </w:rPr>
        <w:t xml:space="preserve"> detailing the procedure for</w:t>
      </w:r>
      <w:r w:rsidRPr="00F97B52">
        <w:rPr>
          <w:sz w:val="20"/>
        </w:rPr>
        <w:t xml:space="preserve"> identifying organisational resources, determining</w:t>
      </w:r>
      <w:r w:rsidR="00F97B52" w:rsidRPr="00F97B52">
        <w:rPr>
          <w:sz w:val="20"/>
        </w:rPr>
        <w:t xml:space="preserve"> </w:t>
      </w:r>
      <w:r w:rsidRPr="00F97B52">
        <w:rPr>
          <w:sz w:val="20"/>
        </w:rPr>
        <w:t>roles and responsibilities, developing policies and procedures and planning activities in</w:t>
      </w:r>
      <w:r w:rsidR="00F97B52" w:rsidRPr="00F97B52">
        <w:rPr>
          <w:sz w:val="20"/>
        </w:rPr>
        <w:t xml:space="preserve"> </w:t>
      </w:r>
      <w:r w:rsidRPr="00F97B52">
        <w:rPr>
          <w:sz w:val="20"/>
        </w:rPr>
        <w:t>order to reach a level of preparedness to be able to respond timely and effectively to a</w:t>
      </w:r>
      <w:r w:rsidR="00F97B52" w:rsidRPr="00F97B52">
        <w:rPr>
          <w:sz w:val="20"/>
        </w:rPr>
        <w:t xml:space="preserve"> </w:t>
      </w:r>
      <w:r w:rsidRPr="00F97B52">
        <w:rPr>
          <w:sz w:val="20"/>
        </w:rPr>
        <w:t>disaster should one occur</w:t>
      </w:r>
      <w:r w:rsidR="00F97B52" w:rsidRPr="00F97B52">
        <w:rPr>
          <w:sz w:val="20"/>
        </w:rPr>
        <w:t>) to face the exceptional Covid-19 situation</w:t>
      </w:r>
      <w:r w:rsidRPr="00F97B52">
        <w:rPr>
          <w:sz w:val="20"/>
        </w:rPr>
        <w:t>.</w:t>
      </w:r>
    </w:p>
    <w:p w14:paraId="250D8E79" w14:textId="5FC59DF1" w:rsidR="008A1AFA" w:rsidRDefault="008A1AFA" w:rsidP="008F0760">
      <w:pPr>
        <w:pStyle w:val="Heading3"/>
        <w:jc w:val="both"/>
      </w:pPr>
      <w:commentRangeStart w:id="16"/>
      <w:r w:rsidRPr="008A1AFA">
        <w:t>Suspension of the requirement for nutrient management plan</w:t>
      </w:r>
      <w:commentRangeEnd w:id="16"/>
      <w:r w:rsidR="00E54125">
        <w:rPr>
          <w:rStyle w:val="CommentReference"/>
          <w:rFonts w:asciiTheme="minorHAnsi" w:eastAsiaTheme="minorHAnsi" w:hAnsiTheme="minorHAnsi" w:cstheme="minorBidi"/>
          <w:color w:val="auto"/>
        </w:rPr>
        <w:commentReference w:id="16"/>
      </w:r>
    </w:p>
    <w:p w14:paraId="3B492029" w14:textId="0B75B207" w:rsidR="00234830" w:rsidRDefault="00234830" w:rsidP="008F0760">
      <w:pPr>
        <w:pStyle w:val="Heading4"/>
        <w:jc w:val="both"/>
      </w:pPr>
      <w:r w:rsidRPr="00234830">
        <w:t>Disposal of unused milk</w:t>
      </w:r>
    </w:p>
    <w:p w14:paraId="3D3B75A2" w14:textId="6D9F4AFF" w:rsidR="00C81486" w:rsidRPr="00C81486" w:rsidRDefault="00C81486" w:rsidP="00C81486">
      <w:pPr>
        <w:rPr>
          <w:sz w:val="20"/>
        </w:rPr>
      </w:pPr>
      <w:r w:rsidRPr="00C81486">
        <w:rPr>
          <w:sz w:val="20"/>
        </w:rPr>
        <w:t>Farmers can spread milk on agricultural land, or store slurry, without meeting normal regulatory requirements due to coronavirus (COVID-19) disruption.</w:t>
      </w:r>
    </w:p>
    <w:p w14:paraId="614DA295" w14:textId="558514FA" w:rsidR="008A1AFA" w:rsidRDefault="008A1AFA" w:rsidP="008F0760">
      <w:pPr>
        <w:pStyle w:val="Heading3"/>
        <w:jc w:val="both"/>
      </w:pPr>
      <w:commentRangeStart w:id="17"/>
      <w:r w:rsidRPr="008A1AFA">
        <w:t>Transfer or enforcement of decisional and legal power</w:t>
      </w:r>
      <w:commentRangeEnd w:id="17"/>
      <w:r w:rsidR="00E54125">
        <w:rPr>
          <w:rStyle w:val="CommentReference"/>
          <w:rFonts w:asciiTheme="minorHAnsi" w:eastAsiaTheme="minorHAnsi" w:hAnsiTheme="minorHAnsi" w:cstheme="minorBidi"/>
          <w:color w:val="auto"/>
        </w:rPr>
        <w:commentReference w:id="17"/>
      </w:r>
    </w:p>
    <w:p w14:paraId="6D82952F" w14:textId="5B0025AB" w:rsidR="00E54125" w:rsidRDefault="00E54125" w:rsidP="008F0760">
      <w:pPr>
        <w:pStyle w:val="Heading4"/>
        <w:jc w:val="both"/>
      </w:pPr>
      <w:r w:rsidRPr="00E54125">
        <w:t>Greater prerogative for mayors</w:t>
      </w:r>
    </w:p>
    <w:p w14:paraId="2FB20423" w14:textId="30F32183" w:rsidR="00043D88" w:rsidRPr="00043D88" w:rsidRDefault="00043D88" w:rsidP="00043D88">
      <w:pPr>
        <w:rPr>
          <w:sz w:val="20"/>
        </w:rPr>
      </w:pPr>
      <w:r w:rsidRPr="00043D88">
        <w:rPr>
          <w:sz w:val="20"/>
        </w:rPr>
        <w:t xml:space="preserve">The mayors get </w:t>
      </w:r>
      <w:proofErr w:type="gramStart"/>
      <w:r w:rsidRPr="00043D88">
        <w:rPr>
          <w:sz w:val="20"/>
        </w:rPr>
        <w:t>more decisional power in order to manage the Covid-19 crisis at a sub-national scale</w:t>
      </w:r>
      <w:proofErr w:type="gramEnd"/>
      <w:r w:rsidRPr="00043D88">
        <w:rPr>
          <w:sz w:val="20"/>
        </w:rPr>
        <w:t>.</w:t>
      </w:r>
    </w:p>
    <w:p w14:paraId="7649BDA6" w14:textId="6D0D6FF7" w:rsidR="00E54125" w:rsidRDefault="00E54125" w:rsidP="008F0760">
      <w:pPr>
        <w:pStyle w:val="Heading4"/>
        <w:jc w:val="both"/>
      </w:pPr>
      <w:r w:rsidRPr="00E54125">
        <w:t>Transfer the executive power of all ministers to Prime Minister</w:t>
      </w:r>
    </w:p>
    <w:p w14:paraId="378D4E2B" w14:textId="5C512B44" w:rsidR="00043D88" w:rsidRPr="00043D88" w:rsidRDefault="00043D88" w:rsidP="00043D88">
      <w:pPr>
        <w:rPr>
          <w:sz w:val="20"/>
        </w:rPr>
      </w:pPr>
      <w:r w:rsidRPr="00043D88">
        <w:rPr>
          <w:sz w:val="20"/>
        </w:rPr>
        <w:t>The Prime Minister gets all prerogatives for decisions during the Covid-19 crisis.</w:t>
      </w:r>
    </w:p>
    <w:p w14:paraId="197F5308" w14:textId="77777777" w:rsidR="00C6480B" w:rsidRDefault="00FD4AF3" w:rsidP="008F0760">
      <w:pPr>
        <w:pStyle w:val="Heading2"/>
        <w:jc w:val="both"/>
      </w:pPr>
      <w:r>
        <w:t>Crisis management plans</w:t>
      </w:r>
    </w:p>
    <w:p w14:paraId="44A10DC2" w14:textId="0A60BA71" w:rsidR="00FD4AF3" w:rsidRDefault="00FD4AF3" w:rsidP="008F0760">
      <w:pPr>
        <w:jc w:val="both"/>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Default="008A1AFA" w:rsidP="008F0760">
      <w:pPr>
        <w:pStyle w:val="Heading3"/>
        <w:jc w:val="both"/>
      </w:pPr>
      <w:r w:rsidRPr="008A1AFA">
        <w:t>Administrative procedures facilitated</w:t>
      </w:r>
    </w:p>
    <w:p w14:paraId="672CBC0F" w14:textId="7D6BC17B" w:rsidR="009B3CD2" w:rsidRPr="009B3CD2" w:rsidRDefault="009B3CD2" w:rsidP="008F0760">
      <w:pPr>
        <w:jc w:val="both"/>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F0760">
      <w:pPr>
        <w:pStyle w:val="Heading3"/>
        <w:jc w:val="both"/>
      </w:pPr>
      <w:r w:rsidRPr="008A1AFA">
        <w:t>Develop all-of-society and business continuity plans</w:t>
      </w:r>
    </w:p>
    <w:p w14:paraId="204B087B" w14:textId="5D60DCC3" w:rsidR="009B3CD2" w:rsidRPr="009B3CD2" w:rsidRDefault="009B3CD2" w:rsidP="008F0760">
      <w:pPr>
        <w:jc w:val="both"/>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F0760">
      <w:pPr>
        <w:pStyle w:val="Heading3"/>
        <w:jc w:val="both"/>
      </w:pPr>
      <w:r w:rsidRPr="008A1AFA">
        <w:lastRenderedPageBreak/>
        <w:t>Financial aid for health system</w:t>
      </w:r>
    </w:p>
    <w:p w14:paraId="54137A94" w14:textId="251889F8" w:rsidR="00D7421E" w:rsidRPr="009B3CD2" w:rsidRDefault="00D7421E" w:rsidP="008F0760">
      <w:pPr>
        <w:jc w:val="both"/>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F0760">
      <w:pPr>
        <w:pStyle w:val="Heading3"/>
        <w:jc w:val="both"/>
      </w:pPr>
      <w:r>
        <w:t>Funding for non-profit institutions</w:t>
      </w:r>
    </w:p>
    <w:p w14:paraId="32997F19" w14:textId="1520E1B6" w:rsidR="009B3CD2" w:rsidRPr="009B3CD2" w:rsidRDefault="009B3CD2" w:rsidP="008F0760">
      <w:pPr>
        <w:jc w:val="both"/>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F0760">
      <w:pPr>
        <w:pStyle w:val="Heading3"/>
        <w:jc w:val="both"/>
      </w:pPr>
      <w:r>
        <w:t>Repurpose government plans</w:t>
      </w:r>
    </w:p>
    <w:p w14:paraId="05DD0135" w14:textId="6F16CEEC" w:rsidR="008C02F0" w:rsidRPr="008C02F0" w:rsidRDefault="008C02F0" w:rsidP="008F0760">
      <w:pPr>
        <w:jc w:val="both"/>
        <w:rPr>
          <w:sz w:val="20"/>
        </w:rPr>
      </w:pPr>
      <w:r w:rsidRPr="008C02F0">
        <w:rPr>
          <w:sz w:val="20"/>
        </w:rPr>
        <w:t>Adapt the government budget for use in a different purpose.</w:t>
      </w:r>
    </w:p>
    <w:p w14:paraId="54A65E7F" w14:textId="590D25C6" w:rsidR="008A1AFA" w:rsidRDefault="008A1AFA" w:rsidP="008F0760">
      <w:pPr>
        <w:pStyle w:val="Heading3"/>
        <w:jc w:val="both"/>
      </w:pPr>
      <w:r w:rsidRPr="008A1AFA">
        <w:t>State aid, taxation and social security</w:t>
      </w:r>
    </w:p>
    <w:p w14:paraId="686F0873" w14:textId="153AD585" w:rsidR="008C02F0" w:rsidRPr="005E01F1" w:rsidRDefault="008C02F0" w:rsidP="008F0760">
      <w:pPr>
        <w:jc w:val="both"/>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Social Security 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8F0760">
      <w:pPr>
        <w:pStyle w:val="Heading2"/>
        <w:jc w:val="both"/>
      </w:pPr>
      <w:r w:rsidRPr="00BE65F8">
        <w:t>Economic measure to stimulate consumption</w:t>
      </w:r>
    </w:p>
    <w:p w14:paraId="2DBE79D9" w14:textId="77D039CC" w:rsidR="005E01F1" w:rsidRPr="00D82B67" w:rsidRDefault="005E01F1" w:rsidP="008F0760">
      <w:pPr>
        <w:jc w:val="both"/>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8F0760">
      <w:pPr>
        <w:pStyle w:val="Heading3"/>
        <w:jc w:val="both"/>
      </w:pPr>
      <w:r>
        <w:t>Direct support to the population</w:t>
      </w:r>
    </w:p>
    <w:p w14:paraId="064724C8" w14:textId="15C53787" w:rsidR="00D82B67" w:rsidRPr="00D82B67" w:rsidRDefault="00D82B67" w:rsidP="008F0760">
      <w:pPr>
        <w:jc w:val="both"/>
        <w:rPr>
          <w:sz w:val="20"/>
        </w:rPr>
      </w:pPr>
      <w:r w:rsidRPr="00D82B67">
        <w:rPr>
          <w:sz w:val="20"/>
        </w:rPr>
        <w:t>The government provide direct incentive to the population to stimulate domestic consumption (e.g. vouchers).</w:t>
      </w:r>
    </w:p>
    <w:p w14:paraId="7DEBC564" w14:textId="49F0022B" w:rsidR="00BE65F8" w:rsidRDefault="00BE65F8" w:rsidP="008F0760">
      <w:pPr>
        <w:pStyle w:val="Heading3"/>
        <w:jc w:val="both"/>
      </w:pPr>
      <w:r>
        <w:t>Direct support to people with low income</w:t>
      </w:r>
    </w:p>
    <w:p w14:paraId="17901A71" w14:textId="2B1B1D89" w:rsidR="00D82B67" w:rsidRPr="00D82B67" w:rsidRDefault="00D82B67" w:rsidP="008F0760">
      <w:pPr>
        <w:jc w:val="both"/>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02323231" w:rsidR="00BE65F8" w:rsidRDefault="00BE65F8" w:rsidP="008F0760">
      <w:pPr>
        <w:pStyle w:val="Heading2"/>
        <w:jc w:val="both"/>
      </w:pPr>
      <w:r w:rsidRPr="00BE65F8">
        <w:t xml:space="preserve">Measures to ensure </w:t>
      </w:r>
      <w:r w:rsidR="00CB01AD">
        <w:t>continuity</w:t>
      </w:r>
      <w:r w:rsidRPr="00BE65F8">
        <w:t xml:space="preserve"> of services</w:t>
      </w:r>
    </w:p>
    <w:p w14:paraId="5ABC34D3" w14:textId="2E98DF37" w:rsidR="005577F0" w:rsidRPr="005577F0" w:rsidRDefault="005577F0" w:rsidP="005577F0">
      <w:pPr>
        <w:rPr>
          <w:sz w:val="20"/>
        </w:rPr>
      </w:pPr>
      <w:r w:rsidRPr="005577F0">
        <w:rPr>
          <w:sz w:val="20"/>
        </w:rPr>
        <w:t xml:space="preserve">Measures aiming to guarantee that operations in public services and critical jobs </w:t>
      </w:r>
      <w:proofErr w:type="gramStart"/>
      <w:r w:rsidRPr="005577F0">
        <w:rPr>
          <w:sz w:val="20"/>
        </w:rPr>
        <w:t>are maintained</w:t>
      </w:r>
      <w:proofErr w:type="gramEnd"/>
      <w:r w:rsidRPr="005577F0">
        <w:rPr>
          <w:sz w:val="20"/>
        </w:rPr>
        <w:t xml:space="preserve"> during the Covid-19 crisis.</w:t>
      </w:r>
    </w:p>
    <w:p w14:paraId="709E6C92" w14:textId="498F2371" w:rsidR="00BE65F8" w:rsidRDefault="00BE65F8" w:rsidP="008F0760">
      <w:pPr>
        <w:pStyle w:val="Heading3"/>
        <w:jc w:val="both"/>
      </w:pPr>
      <w:r>
        <w:t>Ensure the continuity of public services</w:t>
      </w:r>
    </w:p>
    <w:p w14:paraId="134F8729" w14:textId="0A200160" w:rsidR="005577F0" w:rsidRPr="005577F0" w:rsidRDefault="005577F0" w:rsidP="005577F0">
      <w:pPr>
        <w:rPr>
          <w:sz w:val="20"/>
        </w:rPr>
      </w:pPr>
      <w:r w:rsidRPr="005577F0">
        <w:rPr>
          <w:sz w:val="20"/>
        </w:rPr>
        <w:t xml:space="preserve">Measures aiming to guarantee that operations in public services </w:t>
      </w:r>
      <w:proofErr w:type="gramStart"/>
      <w:r w:rsidRPr="005577F0">
        <w:rPr>
          <w:sz w:val="20"/>
        </w:rPr>
        <w:t>are maintained</w:t>
      </w:r>
      <w:proofErr w:type="gramEnd"/>
      <w:r w:rsidRPr="005577F0">
        <w:rPr>
          <w:sz w:val="20"/>
        </w:rPr>
        <w:t xml:space="preserve"> during the Covid-19 crisis.</w:t>
      </w:r>
    </w:p>
    <w:p w14:paraId="3D1974D4" w14:textId="08E1888F" w:rsidR="00BE65F8" w:rsidRDefault="00BE65F8" w:rsidP="008F0760">
      <w:pPr>
        <w:pStyle w:val="Heading3"/>
        <w:jc w:val="both"/>
      </w:pPr>
      <w:r>
        <w:t>Increase workforce for critical jobs</w:t>
      </w:r>
    </w:p>
    <w:p w14:paraId="4F4090C4" w14:textId="02680D35" w:rsidR="005577F0" w:rsidRPr="005577F0" w:rsidRDefault="005577F0" w:rsidP="005577F0">
      <w:pPr>
        <w:rPr>
          <w:sz w:val="20"/>
        </w:rPr>
      </w:pPr>
      <w:r w:rsidRPr="005577F0">
        <w:rPr>
          <w:sz w:val="20"/>
        </w:rPr>
        <w:t xml:space="preserve">Measures aiming to guarantee that operations in critical jobs </w:t>
      </w:r>
      <w:r>
        <w:rPr>
          <w:sz w:val="20"/>
        </w:rPr>
        <w:t xml:space="preserve">(e.g. waste management) </w:t>
      </w:r>
      <w:proofErr w:type="gramStart"/>
      <w:r w:rsidRPr="005577F0">
        <w:rPr>
          <w:sz w:val="20"/>
        </w:rPr>
        <w:t>are maintained</w:t>
      </w:r>
      <w:proofErr w:type="gramEnd"/>
      <w:r w:rsidRPr="005577F0">
        <w:rPr>
          <w:sz w:val="20"/>
        </w:rPr>
        <w:t xml:space="preserve"> during the Covid-19 crisis.</w:t>
      </w:r>
    </w:p>
    <w:p w14:paraId="57705854" w14:textId="66F3F264" w:rsidR="00BE65F8" w:rsidRDefault="00BE65F8" w:rsidP="008F0760">
      <w:pPr>
        <w:pStyle w:val="Heading2"/>
        <w:jc w:val="both"/>
      </w:pPr>
      <w:r w:rsidRPr="00BE65F8">
        <w:t>Measures to ensure security of supply</w:t>
      </w:r>
    </w:p>
    <w:p w14:paraId="37A6D4A0" w14:textId="39EA4DCA" w:rsidR="005577F0" w:rsidRPr="000C36B7" w:rsidRDefault="005577F0" w:rsidP="00843F97">
      <w:pPr>
        <w:jc w:val="both"/>
        <w:rPr>
          <w:sz w:val="20"/>
        </w:rPr>
      </w:pPr>
      <w:r w:rsidRPr="000C36B7">
        <w:rPr>
          <w:sz w:val="20"/>
        </w:rPr>
        <w:t xml:space="preserve">Measures aiming to </w:t>
      </w:r>
      <w:r w:rsidR="007838D1">
        <w:rPr>
          <w:sz w:val="20"/>
        </w:rPr>
        <w:t xml:space="preserve">support and </w:t>
      </w:r>
      <w:r w:rsidRPr="000C36B7">
        <w:rPr>
          <w:sz w:val="20"/>
        </w:rPr>
        <w:t xml:space="preserve">guarantee the continuity of supply for food, </w:t>
      </w:r>
      <w:r w:rsidR="000C36B7" w:rsidRPr="000C36B7">
        <w:rPr>
          <w:sz w:val="20"/>
        </w:rPr>
        <w:t>electricity, water, medical products, etc.</w:t>
      </w:r>
    </w:p>
    <w:p w14:paraId="7DA943B3" w14:textId="0B1E1A17" w:rsidR="00BE65F8" w:rsidRDefault="00BE65F8" w:rsidP="00843F97">
      <w:pPr>
        <w:pStyle w:val="Heading3"/>
        <w:jc w:val="both"/>
      </w:pPr>
      <w:r>
        <w:t>Ban export of necessity goods</w:t>
      </w:r>
    </w:p>
    <w:p w14:paraId="1CDBA6F8" w14:textId="0FF3D79C" w:rsidR="000C36B7" w:rsidRPr="000C36B7" w:rsidRDefault="000C36B7" w:rsidP="00843F97">
      <w:pPr>
        <w:jc w:val="both"/>
        <w:rPr>
          <w:sz w:val="20"/>
        </w:rPr>
      </w:pPr>
      <w:r w:rsidRPr="000C36B7">
        <w:rPr>
          <w:sz w:val="20"/>
        </w:rPr>
        <w:t>Restriction on the export of some essential products, i.e. products and services that consumers will buy regardless of the changes in their income levels.</w:t>
      </w:r>
    </w:p>
    <w:p w14:paraId="61971DB7" w14:textId="58D5F085" w:rsidR="00BE65F8" w:rsidRDefault="00BE65F8" w:rsidP="00843F97">
      <w:pPr>
        <w:pStyle w:val="Heading3"/>
        <w:jc w:val="both"/>
      </w:pPr>
      <w:r>
        <w:t>Fixing price for medical supplies</w:t>
      </w:r>
    </w:p>
    <w:p w14:paraId="34FEB544" w14:textId="2A149D2A" w:rsidR="00190EE7" w:rsidRPr="007838D1" w:rsidRDefault="00190EE7" w:rsidP="003D1765">
      <w:pPr>
        <w:jc w:val="both"/>
        <w:rPr>
          <w:sz w:val="20"/>
        </w:rPr>
      </w:pPr>
      <w:r w:rsidRPr="007838D1">
        <w:rPr>
          <w:sz w:val="20"/>
        </w:rPr>
        <w:t xml:space="preserve">The government sets a legal limit on </w:t>
      </w:r>
      <w:r w:rsidR="007838D1" w:rsidRPr="007838D1">
        <w:rPr>
          <w:sz w:val="20"/>
        </w:rPr>
        <w:t xml:space="preserve">the price of </w:t>
      </w:r>
      <w:r w:rsidRPr="007838D1">
        <w:rPr>
          <w:sz w:val="20"/>
        </w:rPr>
        <w:t>specific medical products.</w:t>
      </w:r>
    </w:p>
    <w:p w14:paraId="7D5BE0B3" w14:textId="2278F622" w:rsidR="00BE65F8" w:rsidRDefault="00BE65F8" w:rsidP="003D1765">
      <w:pPr>
        <w:pStyle w:val="Heading3"/>
        <w:jc w:val="both"/>
      </w:pPr>
      <w:r>
        <w:t>Fixing price for necessity goods</w:t>
      </w:r>
    </w:p>
    <w:p w14:paraId="03C97141" w14:textId="759B8A88" w:rsidR="007838D1" w:rsidRPr="007838D1" w:rsidRDefault="007838D1" w:rsidP="003D1765">
      <w:pPr>
        <w:jc w:val="both"/>
        <w:rPr>
          <w:sz w:val="20"/>
        </w:rPr>
      </w:pPr>
      <w:r w:rsidRPr="007838D1">
        <w:rPr>
          <w:sz w:val="20"/>
        </w:rPr>
        <w:t xml:space="preserve">The government sets a legal limit on the price of specific </w:t>
      </w:r>
      <w:r>
        <w:rPr>
          <w:sz w:val="20"/>
        </w:rPr>
        <w:t>necessity</w:t>
      </w:r>
      <w:r w:rsidRPr="007838D1">
        <w:rPr>
          <w:sz w:val="20"/>
        </w:rPr>
        <w:t xml:space="preserve"> products</w:t>
      </w:r>
      <w:r w:rsidR="00976B92">
        <w:rPr>
          <w:sz w:val="20"/>
        </w:rPr>
        <w:t xml:space="preserve"> (this subcategory excludes medical products)</w:t>
      </w:r>
      <w:r w:rsidRPr="007838D1">
        <w:rPr>
          <w:sz w:val="20"/>
        </w:rPr>
        <w:t>.</w:t>
      </w:r>
    </w:p>
    <w:p w14:paraId="637015E2" w14:textId="6791C81C" w:rsidR="00BE65F8" w:rsidRDefault="00BE65F8" w:rsidP="003D1765">
      <w:pPr>
        <w:pStyle w:val="Heading3"/>
        <w:jc w:val="both"/>
      </w:pPr>
      <w:r>
        <w:t>Increase delivery capacity for food products</w:t>
      </w:r>
    </w:p>
    <w:p w14:paraId="5EB6CDA3" w14:textId="43EAE25A" w:rsidR="001A5669" w:rsidRPr="001A5669" w:rsidRDefault="001A5669" w:rsidP="003D1765">
      <w:pPr>
        <w:jc w:val="both"/>
      </w:pPr>
      <w:r w:rsidRPr="00843F97">
        <w:rPr>
          <w:sz w:val="20"/>
        </w:rPr>
        <w:t xml:space="preserve">Measure aiming to enhance the delivery of </w:t>
      </w:r>
      <w:r>
        <w:rPr>
          <w:sz w:val="20"/>
        </w:rPr>
        <w:t>food</w:t>
      </w:r>
      <w:r w:rsidRPr="00843F97">
        <w:rPr>
          <w:sz w:val="20"/>
        </w:rPr>
        <w:t xml:space="preserve"> items</w:t>
      </w:r>
      <w:r>
        <w:rPr>
          <w:sz w:val="20"/>
        </w:rPr>
        <w:t>.</w:t>
      </w:r>
    </w:p>
    <w:p w14:paraId="751BB190" w14:textId="012C1177" w:rsidR="00BE65F8" w:rsidRDefault="00BE65F8" w:rsidP="003D1765">
      <w:pPr>
        <w:pStyle w:val="Heading3"/>
        <w:jc w:val="both"/>
      </w:pPr>
      <w:r>
        <w:lastRenderedPageBreak/>
        <w:t>Increase delivery capacity for medical supplies</w:t>
      </w:r>
    </w:p>
    <w:p w14:paraId="12A6C512" w14:textId="5D7A80AB" w:rsidR="001A5669" w:rsidRPr="001A5669" w:rsidRDefault="001A5669" w:rsidP="003D1765">
      <w:pPr>
        <w:jc w:val="both"/>
      </w:pPr>
      <w:r w:rsidRPr="00843F97">
        <w:rPr>
          <w:sz w:val="20"/>
        </w:rPr>
        <w:t xml:space="preserve">Measure aiming to enhance the delivery of </w:t>
      </w:r>
      <w:r>
        <w:rPr>
          <w:sz w:val="20"/>
        </w:rPr>
        <w:t>medical products and equipment.</w:t>
      </w:r>
    </w:p>
    <w:p w14:paraId="329B8B13" w14:textId="00AB34F2" w:rsidR="00BE65F8" w:rsidRDefault="00BE65F8" w:rsidP="003D1765">
      <w:pPr>
        <w:pStyle w:val="Heading3"/>
        <w:jc w:val="both"/>
      </w:pPr>
      <w:r w:rsidRPr="00BE65F8">
        <w:t>Increase delivery capacity for necessity goods</w:t>
      </w:r>
    </w:p>
    <w:p w14:paraId="431AD4B9" w14:textId="76CD744E" w:rsidR="002D6E74" w:rsidRPr="00843F97" w:rsidRDefault="002D6E74" w:rsidP="003D1765">
      <w:pPr>
        <w:jc w:val="both"/>
        <w:rPr>
          <w:sz w:val="20"/>
        </w:rPr>
      </w:pPr>
      <w:r w:rsidRPr="00843F97">
        <w:rPr>
          <w:sz w:val="20"/>
        </w:rPr>
        <w:t xml:space="preserve">Measure aiming to enhance the delivery of necessity items (this subcategory </w:t>
      </w:r>
      <w:proofErr w:type="gramStart"/>
      <w:r w:rsidRPr="00843F97">
        <w:rPr>
          <w:sz w:val="20"/>
        </w:rPr>
        <w:t>is used</w:t>
      </w:r>
      <w:proofErr w:type="gramEnd"/>
      <w:r w:rsidRPr="00843F97">
        <w:rPr>
          <w:sz w:val="20"/>
        </w:rPr>
        <w:t xml:space="preserve"> when the </w:t>
      </w:r>
      <w:r w:rsidR="00512537" w:rsidRPr="00843F97">
        <w:rPr>
          <w:sz w:val="20"/>
        </w:rPr>
        <w:t xml:space="preserve">type(s) of </w:t>
      </w:r>
      <w:r w:rsidRPr="00843F97">
        <w:rPr>
          <w:sz w:val="20"/>
        </w:rPr>
        <w:t>product</w:t>
      </w:r>
      <w:r w:rsidR="00512537" w:rsidRPr="00843F97">
        <w:rPr>
          <w:sz w:val="20"/>
        </w:rPr>
        <w:t xml:space="preserve"> </w:t>
      </w:r>
      <w:r w:rsidRPr="00843F97">
        <w:rPr>
          <w:sz w:val="20"/>
        </w:rPr>
        <w:t>is/are not specified).</w:t>
      </w:r>
    </w:p>
    <w:p w14:paraId="4ECA0FCA" w14:textId="2578EBB6" w:rsidR="00BE65F8" w:rsidRDefault="00BE65F8" w:rsidP="00843F97">
      <w:pPr>
        <w:pStyle w:val="Heading3"/>
        <w:jc w:val="both"/>
      </w:pPr>
      <w:r w:rsidRPr="00BE65F8">
        <w:t>Insure access to gas/electricity/water/telecommunications</w:t>
      </w:r>
    </w:p>
    <w:p w14:paraId="2AF75B24" w14:textId="3EBAFDCB" w:rsidR="003D1765" w:rsidRPr="003D1765" w:rsidRDefault="003D1765" w:rsidP="003D1765">
      <w:pPr>
        <w:jc w:val="both"/>
        <w:rPr>
          <w:sz w:val="20"/>
        </w:rPr>
      </w:pPr>
      <w:r w:rsidRPr="003D1765">
        <w:rPr>
          <w:sz w:val="20"/>
        </w:rPr>
        <w:t>Measures aiming to support and guarantee that gas/electricity/water/telecommunications (phone plan, internet) is available for each family (in particular the most vulnerable) during the Covid-19 crisis.</w:t>
      </w:r>
    </w:p>
    <w:p w14:paraId="50476771" w14:textId="21D3CEDE" w:rsidR="007727F1" w:rsidRDefault="007727F1" w:rsidP="00843F97">
      <w:pPr>
        <w:pStyle w:val="Heading3"/>
        <w:jc w:val="both"/>
      </w:pPr>
      <w:r w:rsidRPr="007727F1">
        <w:t>Prohibition of the hoarding of goods</w:t>
      </w:r>
    </w:p>
    <w:p w14:paraId="55B3F11D" w14:textId="2E39101E" w:rsidR="000E2892" w:rsidRPr="000E2892" w:rsidRDefault="000E2892" w:rsidP="000E2892">
      <w:pPr>
        <w:rPr>
          <w:sz w:val="20"/>
        </w:rPr>
      </w:pPr>
      <w:r w:rsidRPr="000E2892">
        <w:rPr>
          <w:sz w:val="20"/>
        </w:rPr>
        <w:t>The governments does not allow people to stock goods.</w:t>
      </w:r>
    </w:p>
    <w:p w14:paraId="11C09D4E" w14:textId="5E2C2B82" w:rsidR="00BE65F8" w:rsidRDefault="00BE65F8" w:rsidP="00843F97">
      <w:pPr>
        <w:pStyle w:val="Heading3"/>
        <w:jc w:val="both"/>
      </w:pPr>
      <w:r>
        <w:t>State aid for fuel supply</w:t>
      </w:r>
    </w:p>
    <w:p w14:paraId="5F8E078C" w14:textId="724E3738" w:rsidR="000E2892" w:rsidRPr="000E2892" w:rsidRDefault="000E2892" w:rsidP="000E2892">
      <w:pPr>
        <w:rPr>
          <w:sz w:val="20"/>
        </w:rPr>
      </w:pPr>
      <w:r w:rsidRPr="000E2892">
        <w:rPr>
          <w:sz w:val="20"/>
        </w:rPr>
        <w:t>The government provide economic support</w:t>
      </w:r>
      <w:r>
        <w:rPr>
          <w:sz w:val="20"/>
        </w:rPr>
        <w:t xml:space="preserve"> to families to ensure that their needs in </w:t>
      </w:r>
      <w:r w:rsidRPr="000E2892">
        <w:rPr>
          <w:sz w:val="20"/>
        </w:rPr>
        <w:t>fuel</w:t>
      </w:r>
      <w:r>
        <w:rPr>
          <w:sz w:val="20"/>
        </w:rPr>
        <w:t xml:space="preserve"> </w:t>
      </w:r>
      <w:proofErr w:type="gramStart"/>
      <w:r>
        <w:rPr>
          <w:sz w:val="20"/>
        </w:rPr>
        <w:t>are fulfilled</w:t>
      </w:r>
      <w:proofErr w:type="gramEnd"/>
      <w:r w:rsidRPr="000E2892">
        <w:rPr>
          <w:sz w:val="20"/>
        </w:rPr>
        <w:t>.</w:t>
      </w:r>
    </w:p>
    <w:p w14:paraId="21CF2C52" w14:textId="3DA95CA0" w:rsidR="00BE65F8" w:rsidRDefault="00BE65F8" w:rsidP="00843F97">
      <w:pPr>
        <w:pStyle w:val="Heading3"/>
        <w:jc w:val="both"/>
      </w:pPr>
      <w:r>
        <w:t>Traffic enactments</w:t>
      </w:r>
    </w:p>
    <w:p w14:paraId="25533494" w14:textId="2F6738C6" w:rsidR="000E2892" w:rsidRPr="008D3F79" w:rsidRDefault="000E2892" w:rsidP="000E2892">
      <w:pPr>
        <w:rPr>
          <w:sz w:val="20"/>
        </w:rPr>
      </w:pPr>
      <w:r w:rsidRPr="008D3F79">
        <w:rPr>
          <w:sz w:val="20"/>
        </w:rPr>
        <w:t xml:space="preserve">The government passes a law that soften the regulation regarding necessary traffic, i.e. </w:t>
      </w:r>
      <w:r w:rsidR="008D3F79" w:rsidRPr="008D3F79">
        <w:rPr>
          <w:sz w:val="20"/>
        </w:rPr>
        <w:t>e</w:t>
      </w:r>
      <w:r w:rsidRPr="008D3F79">
        <w:rPr>
          <w:sz w:val="20"/>
        </w:rPr>
        <w:t>ssential delivery transport, the transport of medical personnel, employees of strategic infrastructures (w</w:t>
      </w:r>
      <w:r w:rsidR="008D3F79" w:rsidRPr="008D3F79">
        <w:rPr>
          <w:sz w:val="20"/>
        </w:rPr>
        <w:t xml:space="preserve">ater, energy, transport, etc.). For example, the Sunday driving ban </w:t>
      </w:r>
      <w:proofErr w:type="gramStart"/>
      <w:r w:rsidR="008D3F79" w:rsidRPr="008D3F79">
        <w:rPr>
          <w:sz w:val="20"/>
        </w:rPr>
        <w:t>was cancelled</w:t>
      </w:r>
      <w:proofErr w:type="gramEnd"/>
      <w:r w:rsidR="008D3F79" w:rsidRPr="008D3F79">
        <w:rPr>
          <w:sz w:val="20"/>
        </w:rPr>
        <w:t xml:space="preserve"> in several countries.</w:t>
      </w:r>
    </w:p>
    <w:p w14:paraId="39D37F6D" w14:textId="5B089E7D" w:rsidR="000558FF" w:rsidRDefault="000558FF" w:rsidP="00843F97">
      <w:pPr>
        <w:pStyle w:val="Heading2"/>
        <w:jc w:val="both"/>
      </w:pPr>
      <w:r>
        <w:t>Police and army interventions</w:t>
      </w:r>
    </w:p>
    <w:p w14:paraId="1CB82019" w14:textId="6818BD52" w:rsidR="000558FF" w:rsidRDefault="000558FF" w:rsidP="008F0760">
      <w:pPr>
        <w:jc w:val="both"/>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25F9D454" w:rsidR="002F1EBD" w:rsidRDefault="00F53543" w:rsidP="008F0760">
      <w:pPr>
        <w:pStyle w:val="Heading3"/>
        <w:jc w:val="both"/>
      </w:pPr>
      <w:r w:rsidRPr="00F53543">
        <w:t>Against dissemination of fake news</w:t>
      </w:r>
    </w:p>
    <w:p w14:paraId="7C537088" w14:textId="36F3C2F6"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intervenes and sanctions those who are spreading misleading or hoax news.</w:t>
      </w:r>
    </w:p>
    <w:p w14:paraId="5A0E8F2C" w14:textId="46FE55D2" w:rsidR="00F53543" w:rsidRDefault="00F53543" w:rsidP="008F0760">
      <w:pPr>
        <w:pStyle w:val="Heading3"/>
        <w:jc w:val="both"/>
      </w:pPr>
      <w:r w:rsidRPr="00F53543">
        <w:t>For cybersecurity</w:t>
      </w:r>
    </w:p>
    <w:p w14:paraId="262F33BB" w14:textId="6DB133EA"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w:t>
      </w:r>
      <w:r>
        <w:rPr>
          <w:sz w:val="20"/>
        </w:rPr>
        <w:t>ensures</w:t>
      </w:r>
      <w:r w:rsidRPr="008D3F79">
        <w:t xml:space="preserve"> </w:t>
      </w:r>
      <w:r w:rsidR="0065165D">
        <w:rPr>
          <w:sz w:val="20"/>
        </w:rPr>
        <w:t>information technology/</w:t>
      </w:r>
      <w:r w:rsidR="0065165D" w:rsidRPr="008D3F79">
        <w:rPr>
          <w:sz w:val="20"/>
        </w:rPr>
        <w:t xml:space="preserve">electronic information </w:t>
      </w:r>
      <w:r w:rsidRPr="008D3F79">
        <w:rPr>
          <w:sz w:val="20"/>
        </w:rPr>
        <w:t>security.</w:t>
      </w:r>
    </w:p>
    <w:p w14:paraId="62169AA5" w14:textId="42217A77" w:rsidR="00F53543" w:rsidRDefault="00F53543" w:rsidP="008F0760">
      <w:pPr>
        <w:pStyle w:val="Heading3"/>
        <w:jc w:val="both"/>
      </w:pPr>
      <w:r w:rsidRPr="00F53543">
        <w:t>Increase police forces</w:t>
      </w:r>
    </w:p>
    <w:p w14:paraId="1963F4C9" w14:textId="2A8F4560" w:rsidR="007C00CB" w:rsidRPr="007C00CB" w:rsidRDefault="007C00CB" w:rsidP="007C00CB">
      <w:pPr>
        <w:jc w:val="both"/>
        <w:rPr>
          <w:sz w:val="20"/>
        </w:rPr>
      </w:pPr>
      <w:r w:rsidRPr="007C00CB">
        <w:rPr>
          <w:sz w:val="20"/>
        </w:rPr>
        <w:t>Measures aiming to reinforce the police workforce.</w:t>
      </w:r>
    </w:p>
    <w:p w14:paraId="779DA548" w14:textId="4554251B" w:rsidR="00F53543" w:rsidRDefault="00F53543" w:rsidP="008F0760">
      <w:pPr>
        <w:pStyle w:val="Heading3"/>
        <w:jc w:val="both"/>
      </w:pPr>
      <w:r w:rsidRPr="00F53543">
        <w:t>To collect data and samples for tests</w:t>
      </w:r>
    </w:p>
    <w:p w14:paraId="482064BC" w14:textId="3565E154" w:rsidR="007C00CB" w:rsidRPr="007C00CB" w:rsidRDefault="007C00CB" w:rsidP="007C00CB">
      <w:pPr>
        <w:jc w:val="both"/>
        <w:rPr>
          <w:sz w:val="20"/>
        </w:rPr>
      </w:pPr>
      <w:r w:rsidRPr="007C00CB">
        <w:rPr>
          <w:sz w:val="20"/>
        </w:rPr>
        <w:t>The police/army helps for sampling individuals in the population and/or collect data related to Covid-19 (among patients or sampled individuals).</w:t>
      </w:r>
    </w:p>
    <w:p w14:paraId="50F34C76" w14:textId="55653C7B" w:rsidR="00F53543" w:rsidRDefault="00F53543" w:rsidP="008F0760">
      <w:pPr>
        <w:pStyle w:val="Heading3"/>
        <w:jc w:val="both"/>
      </w:pPr>
      <w:r>
        <w:t>To support essential workers</w:t>
      </w:r>
    </w:p>
    <w:p w14:paraId="27CE14E6" w14:textId="44B4B761" w:rsidR="00A50362" w:rsidRPr="00A50362" w:rsidRDefault="00A50362" w:rsidP="00A50362">
      <w:pPr>
        <w:rPr>
          <w:sz w:val="20"/>
        </w:rPr>
      </w:pPr>
      <w:r w:rsidRPr="00A50362">
        <w:rPr>
          <w:sz w:val="20"/>
        </w:rPr>
        <w:t>The police/army helps essential workers in their tasks (e.g., firefighters, healthcare workers).</w:t>
      </w:r>
    </w:p>
    <w:p w14:paraId="0D1D4B57" w14:textId="7FEFBE60" w:rsidR="007727F1" w:rsidRDefault="007727F1" w:rsidP="008F0760">
      <w:pPr>
        <w:pStyle w:val="Heading3"/>
        <w:jc w:val="both"/>
      </w:pPr>
      <w:r w:rsidRPr="007727F1">
        <w:t>To support law enforcement/sanction in case of no compliance</w:t>
      </w:r>
    </w:p>
    <w:p w14:paraId="2B677691" w14:textId="571640D4" w:rsidR="00A50362" w:rsidRPr="00CF65F1" w:rsidRDefault="00900EE9" w:rsidP="00A50362">
      <w:pPr>
        <w:rPr>
          <w:sz w:val="20"/>
        </w:rPr>
      </w:pPr>
      <w:r w:rsidRPr="00CF65F1">
        <w:rPr>
          <w:sz w:val="20"/>
        </w:rPr>
        <w:t xml:space="preserve">The police/army intervenes in case social distancing, mask wearing or any other law in force to contain the spread of the Covid-19 </w:t>
      </w:r>
      <w:proofErr w:type="gramStart"/>
      <w:r w:rsidR="00CF65F1" w:rsidRPr="00CF65F1">
        <w:rPr>
          <w:sz w:val="20"/>
        </w:rPr>
        <w:t>is</w:t>
      </w:r>
      <w:r w:rsidRPr="00CF65F1">
        <w:rPr>
          <w:sz w:val="20"/>
        </w:rPr>
        <w:t xml:space="preserve"> not respected</w:t>
      </w:r>
      <w:proofErr w:type="gramEnd"/>
      <w:r w:rsidRPr="00CF65F1">
        <w:rPr>
          <w:sz w:val="20"/>
        </w:rPr>
        <w:t xml:space="preserve">. </w:t>
      </w:r>
      <w:r w:rsidR="00CF65F1" w:rsidRPr="00CF65F1">
        <w:rPr>
          <w:sz w:val="20"/>
        </w:rPr>
        <w:t xml:space="preserve">Sanctions </w:t>
      </w:r>
      <w:proofErr w:type="gramStart"/>
      <w:r w:rsidR="00CF65F1" w:rsidRPr="00CF65F1">
        <w:rPr>
          <w:sz w:val="20"/>
        </w:rPr>
        <w:t xml:space="preserve">can be </w:t>
      </w:r>
      <w:r w:rsidR="00CF65F1">
        <w:rPr>
          <w:sz w:val="20"/>
        </w:rPr>
        <w:t>taken</w:t>
      </w:r>
      <w:proofErr w:type="gramEnd"/>
      <w:r w:rsidR="00CF65F1" w:rsidRPr="00CF65F1">
        <w:rPr>
          <w:sz w:val="20"/>
        </w:rPr>
        <w:t xml:space="preserve"> for </w:t>
      </w:r>
      <w:r w:rsidR="00CF65F1">
        <w:rPr>
          <w:sz w:val="20"/>
        </w:rPr>
        <w:t>offende</w:t>
      </w:r>
      <w:r w:rsidR="00CF65F1" w:rsidRPr="00CF65F1">
        <w:rPr>
          <w:sz w:val="20"/>
        </w:rPr>
        <w:t>rs.</w:t>
      </w:r>
    </w:p>
    <w:p w14:paraId="58A60BA4" w14:textId="7273E9AA" w:rsidR="00F53543" w:rsidRDefault="00F53543" w:rsidP="009120FA">
      <w:pPr>
        <w:pStyle w:val="Heading3"/>
        <w:jc w:val="both"/>
      </w:pPr>
      <w:r w:rsidRPr="00F53543">
        <w:t>To support the population</w:t>
      </w:r>
    </w:p>
    <w:p w14:paraId="63D80795" w14:textId="476F5091" w:rsidR="006D615D" w:rsidRPr="009120FA" w:rsidRDefault="006D615D" w:rsidP="009120FA">
      <w:pPr>
        <w:jc w:val="both"/>
        <w:rPr>
          <w:sz w:val="20"/>
        </w:rPr>
      </w:pPr>
      <w:r w:rsidRPr="009120FA">
        <w:rPr>
          <w:sz w:val="20"/>
        </w:rPr>
        <w:t xml:space="preserve">The police/army intervention(s) aims to </w:t>
      </w:r>
      <w:r w:rsidR="009120FA" w:rsidRPr="009120FA">
        <w:rPr>
          <w:sz w:val="20"/>
        </w:rPr>
        <w:t>help the population, e.g. help with food distribution (food bank).</w:t>
      </w:r>
    </w:p>
    <w:p w14:paraId="5C440C65" w14:textId="1472A26B" w:rsidR="00F53543" w:rsidRDefault="00F53543" w:rsidP="009120FA">
      <w:pPr>
        <w:pStyle w:val="Heading2"/>
        <w:jc w:val="both"/>
      </w:pPr>
      <w:r w:rsidRPr="00F53543">
        <w:t>Provide international help</w:t>
      </w:r>
    </w:p>
    <w:p w14:paraId="0CCDB140" w14:textId="2109E340" w:rsidR="009120FA" w:rsidRPr="009120FA" w:rsidRDefault="009120FA" w:rsidP="009120FA">
      <w:pPr>
        <w:jc w:val="both"/>
        <w:rPr>
          <w:sz w:val="20"/>
        </w:rPr>
      </w:pPr>
      <w:r w:rsidRPr="009120FA">
        <w:rPr>
          <w:sz w:val="20"/>
        </w:rPr>
        <w:t xml:space="preserve">The government sends help </w:t>
      </w:r>
      <w:r>
        <w:rPr>
          <w:sz w:val="20"/>
        </w:rPr>
        <w:t xml:space="preserve">or support </w:t>
      </w:r>
      <w:r w:rsidRPr="009120FA">
        <w:rPr>
          <w:sz w:val="20"/>
        </w:rPr>
        <w:t xml:space="preserve">to one or several other </w:t>
      </w:r>
      <w:proofErr w:type="gramStart"/>
      <w:r w:rsidRPr="009120FA">
        <w:rPr>
          <w:sz w:val="20"/>
        </w:rPr>
        <w:t>country(</w:t>
      </w:r>
      <w:proofErr w:type="gramEnd"/>
      <w:r w:rsidRPr="009120FA">
        <w:rPr>
          <w:sz w:val="20"/>
        </w:rPr>
        <w:t>-</w:t>
      </w:r>
      <w:proofErr w:type="spellStart"/>
      <w:r w:rsidRPr="009120FA">
        <w:rPr>
          <w:sz w:val="20"/>
        </w:rPr>
        <w:t>ies</w:t>
      </w:r>
      <w:proofErr w:type="spellEnd"/>
      <w:r w:rsidRPr="009120FA">
        <w:rPr>
          <w:sz w:val="20"/>
        </w:rPr>
        <w:t>) (e.g., personal protective equipment, medical equipment, food, money) fund or gives money to an international fund.</w:t>
      </w:r>
    </w:p>
    <w:p w14:paraId="00E7D155" w14:textId="4890CA40" w:rsidR="00F53543" w:rsidRDefault="00F53543" w:rsidP="009120FA">
      <w:pPr>
        <w:pStyle w:val="Heading2"/>
        <w:jc w:val="both"/>
      </w:pPr>
      <w:r>
        <w:t>Receive international help</w:t>
      </w:r>
    </w:p>
    <w:p w14:paraId="75ABD82E" w14:textId="49AEA53B" w:rsidR="009120FA" w:rsidRPr="009120FA" w:rsidRDefault="009120FA" w:rsidP="009120FA">
      <w:pPr>
        <w:jc w:val="both"/>
        <w:rPr>
          <w:sz w:val="20"/>
        </w:rPr>
      </w:pPr>
      <w:r w:rsidRPr="009120FA">
        <w:rPr>
          <w:sz w:val="20"/>
        </w:rPr>
        <w:t xml:space="preserve">The country receives help </w:t>
      </w:r>
      <w:r>
        <w:rPr>
          <w:sz w:val="20"/>
        </w:rPr>
        <w:t xml:space="preserve">or support </w:t>
      </w:r>
      <w:r w:rsidRPr="009120FA">
        <w:rPr>
          <w:sz w:val="20"/>
        </w:rPr>
        <w:t>from another country in the form of fund, personal protective equipment, medical equipment, food, etc.</w:t>
      </w:r>
    </w:p>
    <w:p w14:paraId="290D4F87" w14:textId="135FDB5B" w:rsidR="00F53543" w:rsidRDefault="00F53543" w:rsidP="008F0760">
      <w:pPr>
        <w:pStyle w:val="Heading2"/>
        <w:jc w:val="both"/>
      </w:pPr>
      <w:r w:rsidRPr="00F53543">
        <w:lastRenderedPageBreak/>
        <w:t>The government provide assistance to vulnerable populations</w:t>
      </w:r>
    </w:p>
    <w:p w14:paraId="5F6EE203" w14:textId="7E2A9ADB" w:rsidR="009120FA" w:rsidRPr="009120FA" w:rsidRDefault="009120FA" w:rsidP="009120FA">
      <w:pPr>
        <w:jc w:val="both"/>
      </w:pPr>
      <w:r w:rsidRPr="009120FA">
        <w:rPr>
          <w:sz w:val="20"/>
          <w:szCs w:val="20"/>
        </w:rPr>
        <w:t xml:space="preserve">Measures aiming to support specifically vulnerable populations </w:t>
      </w:r>
      <w:r w:rsidRPr="009120FA">
        <w:rPr>
          <w:rFonts w:cstheme="minorHAnsi"/>
          <w:color w:val="000000" w:themeColor="text1"/>
          <w:sz w:val="20"/>
          <w:szCs w:val="20"/>
        </w:rPr>
        <w:t>(e.g. homeless, poor people) in term of,</w:t>
      </w:r>
      <w:r>
        <w:rPr>
          <w:rFonts w:cstheme="minorHAnsi"/>
          <w:color w:val="000000" w:themeColor="text1"/>
          <w:sz w:val="20"/>
        </w:rPr>
        <w:t xml:space="preserve"> for example, access to </w:t>
      </w:r>
      <w:proofErr w:type="gramStart"/>
      <w:r>
        <w:rPr>
          <w:rFonts w:cstheme="minorHAnsi"/>
          <w:color w:val="000000" w:themeColor="text1"/>
          <w:sz w:val="20"/>
        </w:rPr>
        <w:t>e-learning</w:t>
      </w:r>
      <w:proofErr w:type="gramEnd"/>
      <w:r>
        <w:rPr>
          <w:rFonts w:cstheme="minorHAnsi"/>
          <w:color w:val="000000" w:themeColor="text1"/>
          <w:sz w:val="20"/>
        </w:rPr>
        <w:t xml:space="preserve"> for students, access to food, distribution of hygienic products, fight against domestic violence.</w:t>
      </w:r>
    </w:p>
    <w:p w14:paraId="300A9FAE" w14:textId="5B801225" w:rsidR="00C6480B" w:rsidRDefault="00C6480B" w:rsidP="008F0760">
      <w:pPr>
        <w:pStyle w:val="Heading1"/>
        <w:jc w:val="both"/>
      </w:pPr>
      <w:r>
        <w:t>Returning to normal life</w:t>
      </w:r>
    </w:p>
    <w:p w14:paraId="229C9E4B" w14:textId="15E34B60"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Measures supporting the return to normal life, i.e. lifting of restricti</w:t>
      </w:r>
      <w:r w:rsidR="009C0AA3">
        <w:rPr>
          <w:rFonts w:eastAsia="Calibri" w:cstheme="minorHAnsi"/>
          <w:color w:val="660033"/>
          <w:szCs w:val="24"/>
        </w:rPr>
        <w:t>ve</w:t>
      </w:r>
      <w:r w:rsidRPr="00E51ADC">
        <w:rPr>
          <w:rFonts w:eastAsia="Calibri" w:cstheme="minorHAnsi"/>
          <w:color w:val="660033"/>
          <w:szCs w:val="24"/>
        </w:rPr>
        <w:t xml:space="preserve"> measures (e.g. lift of quarantine, re-opening of schools, re-opening of shops) and adaptive measures.</w:t>
      </w:r>
    </w:p>
    <w:p w14:paraId="03230F92" w14:textId="17B0254E" w:rsidR="00CB01AD" w:rsidRDefault="00F53543" w:rsidP="008F0760">
      <w:pPr>
        <w:pStyle w:val="Heading2"/>
        <w:jc w:val="both"/>
      </w:pPr>
      <w:r w:rsidRPr="00F53543">
        <w:t>Access to non-essential/critical healthcare services</w:t>
      </w:r>
    </w:p>
    <w:p w14:paraId="5B93E598" w14:textId="2C4E6B30" w:rsidR="00CB01AD" w:rsidRPr="00CB01AD" w:rsidRDefault="00CB01AD" w:rsidP="008F0760">
      <w:pPr>
        <w:jc w:val="both"/>
        <w:rPr>
          <w:sz w:val="20"/>
        </w:rPr>
      </w:pPr>
      <w:r w:rsidRPr="00CB01AD">
        <w:rPr>
          <w:sz w:val="20"/>
        </w:rPr>
        <w:t>Non-urgent and non-critical health care and consultation are re-opened.</w:t>
      </w:r>
    </w:p>
    <w:p w14:paraId="07B0C257" w14:textId="1CA73543" w:rsidR="007D5D91" w:rsidRDefault="007D5D91" w:rsidP="008F0760">
      <w:pPr>
        <w:pStyle w:val="Heading3"/>
        <w:jc w:val="both"/>
      </w:pPr>
      <w:commentRangeStart w:id="18"/>
      <w:r>
        <w:t>Lift suspension on home birth</w:t>
      </w:r>
      <w:commentRangeEnd w:id="18"/>
      <w:r w:rsidR="00181C10">
        <w:rPr>
          <w:rStyle w:val="CommentReference"/>
          <w:rFonts w:asciiTheme="minorHAnsi" w:eastAsiaTheme="minorHAnsi" w:hAnsiTheme="minorHAnsi" w:cstheme="minorBidi"/>
          <w:color w:val="auto"/>
        </w:rPr>
        <w:commentReference w:id="18"/>
      </w:r>
    </w:p>
    <w:p w14:paraId="55B31A8A" w14:textId="053B70F2" w:rsidR="00181C10" w:rsidRPr="00181C10" w:rsidRDefault="00181C10" w:rsidP="008F0760">
      <w:pPr>
        <w:jc w:val="both"/>
        <w:rPr>
          <w:sz w:val="20"/>
        </w:rPr>
      </w:pPr>
      <w:r w:rsidRPr="00181C10">
        <w:rPr>
          <w:sz w:val="20"/>
        </w:rPr>
        <w:t xml:space="preserve">Births that take place at residence (rather than at hospital or birthing centre) </w:t>
      </w:r>
      <w:proofErr w:type="gramStart"/>
      <w:r w:rsidRPr="00181C10">
        <w:rPr>
          <w:sz w:val="20"/>
        </w:rPr>
        <w:t>can be performed</w:t>
      </w:r>
      <w:proofErr w:type="gramEnd"/>
      <w:r w:rsidRPr="00181C10">
        <w:rPr>
          <w:sz w:val="20"/>
        </w:rPr>
        <w:t xml:space="preserve"> again.</w:t>
      </w:r>
    </w:p>
    <w:p w14:paraId="35D4DA37" w14:textId="6039186E" w:rsidR="007D5D91" w:rsidRDefault="007D5D91" w:rsidP="008F0760">
      <w:pPr>
        <w:pStyle w:val="Heading3"/>
        <w:jc w:val="both"/>
      </w:pPr>
      <w:r>
        <w:t>One-to-one services allowed</w:t>
      </w:r>
    </w:p>
    <w:p w14:paraId="096B2B66" w14:textId="51B4E0AE" w:rsidR="00CB01AD" w:rsidRPr="00F83772" w:rsidRDefault="00F83772" w:rsidP="008F0760">
      <w:pPr>
        <w:jc w:val="both"/>
        <w:rPr>
          <w:sz w:val="20"/>
        </w:rPr>
      </w:pPr>
      <w:r w:rsidRPr="00F83772">
        <w:rPr>
          <w:sz w:val="20"/>
        </w:rPr>
        <w:t>In-</w:t>
      </w:r>
      <w:r w:rsidR="00CB01AD" w:rsidRPr="00F83772">
        <w:rPr>
          <w:sz w:val="20"/>
        </w:rPr>
        <w:t xml:space="preserve">person consultation with a healthcare professional </w:t>
      </w:r>
      <w:proofErr w:type="gramStart"/>
      <w:r w:rsidR="00CB01AD" w:rsidRPr="00F83772">
        <w:rPr>
          <w:sz w:val="20"/>
        </w:rPr>
        <w:t>is allowed</w:t>
      </w:r>
      <w:proofErr w:type="gramEnd"/>
      <w:r w:rsidR="00CB01AD" w:rsidRPr="00F83772">
        <w:rPr>
          <w:sz w:val="20"/>
        </w:rPr>
        <w:t>.</w:t>
      </w:r>
    </w:p>
    <w:p w14:paraId="2D9EB2E1" w14:textId="231C52F9" w:rsidR="007D5D91" w:rsidRDefault="007D5D91" w:rsidP="008F0760">
      <w:pPr>
        <w:pStyle w:val="Heading3"/>
        <w:jc w:val="both"/>
      </w:pPr>
      <w:r w:rsidRPr="007D5D91">
        <w:t xml:space="preserve">Re-opening of medical and paramedical </w:t>
      </w:r>
      <w:proofErr w:type="spellStart"/>
      <w:r w:rsidRPr="007D5D91">
        <w:t>centers</w:t>
      </w:r>
      <w:proofErr w:type="spellEnd"/>
    </w:p>
    <w:p w14:paraId="10A7D32E" w14:textId="1E3F5551" w:rsidR="00F83772" w:rsidRPr="00F83772" w:rsidRDefault="00F83772" w:rsidP="008F0760">
      <w:pPr>
        <w:jc w:val="both"/>
        <w:rPr>
          <w:sz w:val="20"/>
        </w:rPr>
      </w:pPr>
      <w:r w:rsidRPr="00F83772">
        <w:rPr>
          <w:sz w:val="20"/>
        </w:rPr>
        <w:t>Health facility institutions, other than hospitals, can receive patients again.</w:t>
      </w:r>
    </w:p>
    <w:p w14:paraId="6D71730B" w14:textId="43AF893E" w:rsidR="00C6480B" w:rsidRDefault="00385074" w:rsidP="008F0760">
      <w:pPr>
        <w:pStyle w:val="Heading2"/>
        <w:jc w:val="both"/>
      </w:pPr>
      <w:r w:rsidRPr="00385074">
        <w:t>Actively communicate with managers</w:t>
      </w:r>
      <w:r w:rsidR="00CB01AD">
        <w:t xml:space="preserve"> (in Returning to normal life)</w:t>
      </w:r>
    </w:p>
    <w:p w14:paraId="200C4DD4" w14:textId="78751156" w:rsidR="00385074" w:rsidRDefault="002A5F7D" w:rsidP="008F0760">
      <w:pPr>
        <w:jc w:val="both"/>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8F0760">
      <w:pPr>
        <w:jc w:val="both"/>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8F0760">
      <w:pPr>
        <w:pStyle w:val="Heading2"/>
        <w:jc w:val="both"/>
      </w:pPr>
      <w:r>
        <w:t>Educate and a</w:t>
      </w:r>
      <w:r w:rsidR="002A5F7D" w:rsidRPr="002A5F7D">
        <w:t>ctively communicate with the public</w:t>
      </w:r>
    </w:p>
    <w:p w14:paraId="749EFFCB" w14:textId="1619A0AB" w:rsidR="002A5F7D" w:rsidRDefault="002A5F7D" w:rsidP="008F0760">
      <w:pPr>
        <w:jc w:val="both"/>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7EB8CF20" w:rsidR="007D5D91" w:rsidRDefault="007D5D91" w:rsidP="008F0760">
      <w:pPr>
        <w:pStyle w:val="Heading3"/>
        <w:jc w:val="both"/>
      </w:pPr>
      <w:r w:rsidRPr="007D5D91">
        <w:t>Provide information on the restrictions</w:t>
      </w:r>
    </w:p>
    <w:p w14:paraId="12EF0280" w14:textId="1B01C352" w:rsidR="00F83772" w:rsidRPr="00F83772" w:rsidRDefault="00F83772" w:rsidP="008F0760">
      <w:pPr>
        <w:jc w:val="both"/>
        <w:rPr>
          <w:sz w:val="20"/>
        </w:rPr>
      </w:pPr>
      <w:r w:rsidRPr="00F83772">
        <w:rPr>
          <w:sz w:val="20"/>
        </w:rPr>
        <w:t xml:space="preserve">The government provides clear information on how and where the restrictions </w:t>
      </w:r>
      <w:proofErr w:type="gramStart"/>
      <w:r w:rsidRPr="00F83772">
        <w:rPr>
          <w:sz w:val="20"/>
        </w:rPr>
        <w:t>are lifted</w:t>
      </w:r>
      <w:proofErr w:type="gramEnd"/>
      <w:r w:rsidRPr="00F83772">
        <w:rPr>
          <w:sz w:val="20"/>
        </w:rPr>
        <w:t xml:space="preserve"> (e.g. traffic light: map with green and read areas with differential timelines in the phase-out strategy).</w:t>
      </w:r>
    </w:p>
    <w:p w14:paraId="51CBD5D8" w14:textId="2DAED34B" w:rsidR="00F53543" w:rsidRDefault="00F53543" w:rsidP="008F0760">
      <w:pPr>
        <w:pStyle w:val="Heading2"/>
        <w:jc w:val="both"/>
      </w:pPr>
      <w:r w:rsidRPr="00F53543">
        <w:t>Exemption of quarantine</w:t>
      </w:r>
    </w:p>
    <w:p w14:paraId="26ECA80F" w14:textId="5B961F00" w:rsidR="00F83772" w:rsidRPr="00F83772" w:rsidRDefault="00F83772" w:rsidP="008F0760">
      <w:pPr>
        <w:jc w:val="both"/>
        <w:rPr>
          <w:sz w:val="20"/>
        </w:rPr>
      </w:pPr>
      <w:r w:rsidRPr="00F83772">
        <w:rPr>
          <w:sz w:val="20"/>
        </w:rPr>
        <w:t xml:space="preserve">The quarantine is soften or totally lifted for some categories of persons (specified in the </w:t>
      </w:r>
      <w:r>
        <w:rPr>
          <w:sz w:val="20"/>
        </w:rPr>
        <w:t xml:space="preserve">subcategory or </w:t>
      </w:r>
      <w:r w:rsidRPr="00F83772">
        <w:rPr>
          <w:sz w:val="20"/>
        </w:rPr>
        <w:t>code) or for everyone</w:t>
      </w:r>
      <w:r>
        <w:rPr>
          <w:sz w:val="20"/>
        </w:rPr>
        <w:t xml:space="preserve"> (specified in the subcategory or code)</w:t>
      </w:r>
      <w:r w:rsidRPr="00F83772">
        <w:rPr>
          <w:sz w:val="20"/>
        </w:rPr>
        <w:t>.</w:t>
      </w:r>
    </w:p>
    <w:p w14:paraId="4AF23345" w14:textId="14F251BB" w:rsidR="007D5D91" w:rsidRDefault="007D5D91" w:rsidP="008F0760">
      <w:pPr>
        <w:pStyle w:val="Heading3"/>
        <w:jc w:val="both"/>
      </w:pPr>
      <w:r>
        <w:t>Disembarkation of passengers</w:t>
      </w:r>
    </w:p>
    <w:p w14:paraId="2F362330" w14:textId="4ACEAF54" w:rsidR="00F83772" w:rsidRPr="00F83772" w:rsidRDefault="00F83772" w:rsidP="008F0760">
      <w:pPr>
        <w:jc w:val="both"/>
        <w:rPr>
          <w:sz w:val="20"/>
        </w:rPr>
      </w:pPr>
      <w:r w:rsidRPr="00F83772">
        <w:rPr>
          <w:sz w:val="20"/>
        </w:rPr>
        <w:t>Concerns the Diamond Princess only: passengers can go out of the boat.</w:t>
      </w:r>
    </w:p>
    <w:p w14:paraId="48A5BA4E" w14:textId="29301772" w:rsidR="007D5D91" w:rsidRDefault="007D5D91" w:rsidP="008F0760">
      <w:pPr>
        <w:pStyle w:val="Heading3"/>
        <w:jc w:val="both"/>
      </w:pPr>
      <w:r>
        <w:t>For certain workers</w:t>
      </w:r>
    </w:p>
    <w:p w14:paraId="35003F17" w14:textId="370A26C3" w:rsidR="00F83772" w:rsidRPr="00F83772" w:rsidRDefault="00F83772" w:rsidP="008F0760">
      <w:pPr>
        <w:jc w:val="both"/>
        <w:rPr>
          <w:sz w:val="20"/>
        </w:rPr>
      </w:pPr>
      <w:r w:rsidRPr="00F83772">
        <w:rPr>
          <w:sz w:val="20"/>
        </w:rPr>
        <w:t xml:space="preserve">Only </w:t>
      </w:r>
      <w:r w:rsidR="0024001A">
        <w:rPr>
          <w:sz w:val="20"/>
        </w:rPr>
        <w:t>specific categories of</w:t>
      </w:r>
      <w:r w:rsidRPr="00F83772">
        <w:rPr>
          <w:sz w:val="20"/>
        </w:rPr>
        <w:t xml:space="preserve"> workers (usually those considered as essential workers)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18E90CD1" w14:textId="6DC8F03A" w:rsidR="007D5D91" w:rsidRDefault="007D5D91" w:rsidP="008F0760">
      <w:pPr>
        <w:pStyle w:val="Heading3"/>
        <w:jc w:val="both"/>
      </w:pPr>
      <w:r>
        <w:t>For people who can prove they had covid-19</w:t>
      </w:r>
    </w:p>
    <w:p w14:paraId="50B4D85B" w14:textId="3D477F64" w:rsidR="00F83772" w:rsidRPr="00F83772" w:rsidRDefault="00F83772" w:rsidP="008F0760">
      <w:pPr>
        <w:jc w:val="both"/>
        <w:rPr>
          <w:sz w:val="20"/>
        </w:rPr>
      </w:pPr>
      <w:r w:rsidRPr="00F83772">
        <w:rPr>
          <w:sz w:val="20"/>
        </w:rPr>
        <w:t xml:space="preserve">Only people showing antibodies via serological test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3F9D7688" w14:textId="54692FC2" w:rsidR="007D5D91" w:rsidRDefault="007D5D91" w:rsidP="008F0760">
      <w:pPr>
        <w:pStyle w:val="Heading3"/>
        <w:jc w:val="both"/>
      </w:pPr>
      <w:r>
        <w:t>For persons with a permanent or temporary residence permit</w:t>
      </w:r>
    </w:p>
    <w:p w14:paraId="6259FA25" w14:textId="7D9D57E4" w:rsidR="00AB6329" w:rsidRPr="00AB6329" w:rsidRDefault="00AB6329" w:rsidP="008F0760">
      <w:pPr>
        <w:jc w:val="both"/>
        <w:rPr>
          <w:sz w:val="20"/>
        </w:rPr>
      </w:pPr>
      <w:r w:rsidRPr="00AB6329">
        <w:rPr>
          <w:sz w:val="20"/>
        </w:rPr>
        <w:t xml:space="preserve">Residents </w:t>
      </w:r>
      <w:proofErr w:type="gramStart"/>
      <w:r w:rsidRPr="00AB6329">
        <w:rPr>
          <w:sz w:val="20"/>
        </w:rPr>
        <w:t>are dispensed</w:t>
      </w:r>
      <w:proofErr w:type="gramEnd"/>
      <w:r w:rsidRPr="00AB6329">
        <w:rPr>
          <w:sz w:val="20"/>
        </w:rPr>
        <w:t xml:space="preserve"> of quarantine.</w:t>
      </w:r>
    </w:p>
    <w:p w14:paraId="43F1285A" w14:textId="1A64290E" w:rsidR="007D5D91" w:rsidRDefault="007D5D91" w:rsidP="008F0760">
      <w:pPr>
        <w:pStyle w:val="Heading3"/>
        <w:jc w:val="both"/>
      </w:pPr>
      <w:r>
        <w:t>Lift mandatory quarantine for commuters</w:t>
      </w:r>
    </w:p>
    <w:p w14:paraId="0F87CF3D" w14:textId="2D805F00" w:rsidR="00AB6329" w:rsidRPr="00AB6329" w:rsidRDefault="00AB6329" w:rsidP="008F0760">
      <w:pPr>
        <w:jc w:val="both"/>
        <w:rPr>
          <w:sz w:val="20"/>
        </w:rPr>
      </w:pPr>
      <w:r w:rsidRPr="00AB6329">
        <w:rPr>
          <w:sz w:val="20"/>
        </w:rPr>
        <w:t xml:space="preserve">Cross-border commuters (i.e. workers who are resident in a different country) </w:t>
      </w:r>
      <w:proofErr w:type="gramStart"/>
      <w:r w:rsidRPr="00AB6329">
        <w:rPr>
          <w:sz w:val="20"/>
        </w:rPr>
        <w:t>are dispensed</w:t>
      </w:r>
      <w:proofErr w:type="gramEnd"/>
      <w:r w:rsidRPr="00AB6329">
        <w:rPr>
          <w:sz w:val="20"/>
        </w:rPr>
        <w:t xml:space="preserve"> of quarantine.</w:t>
      </w:r>
    </w:p>
    <w:p w14:paraId="189DD424" w14:textId="30C94B28" w:rsidR="007D5D91" w:rsidRDefault="007D5D91" w:rsidP="008F0760">
      <w:pPr>
        <w:pStyle w:val="Heading3"/>
        <w:jc w:val="both"/>
      </w:pPr>
      <w:r>
        <w:lastRenderedPageBreak/>
        <w:t>Lift mandatory quarantine for travellers from low risk areas</w:t>
      </w:r>
    </w:p>
    <w:p w14:paraId="3555144D" w14:textId="3087E017" w:rsidR="00AB6329" w:rsidRPr="00AB6329" w:rsidRDefault="00AB6329" w:rsidP="008F0760">
      <w:pPr>
        <w:jc w:val="both"/>
        <w:rPr>
          <w:sz w:val="20"/>
        </w:rPr>
      </w:pPr>
      <w:r w:rsidRPr="00AB6329">
        <w:rPr>
          <w:sz w:val="20"/>
        </w:rPr>
        <w:t xml:space="preserve">Travellers arriving from what </w:t>
      </w:r>
      <w:proofErr w:type="gramStart"/>
      <w:r w:rsidRPr="00AB6329">
        <w:rPr>
          <w:sz w:val="20"/>
        </w:rPr>
        <w:t>is considered</w:t>
      </w:r>
      <w:proofErr w:type="gramEnd"/>
      <w:r w:rsidRPr="00AB6329">
        <w:rPr>
          <w:sz w:val="20"/>
        </w:rPr>
        <w:t xml:space="preserve"> (by the government or the World health Organization) as low-risk country/area are dispensed of quarantine.</w:t>
      </w:r>
    </w:p>
    <w:p w14:paraId="464DF3CB" w14:textId="67ACAAB2" w:rsidR="007D5D91" w:rsidRDefault="007D5D91" w:rsidP="008F0760">
      <w:pPr>
        <w:pStyle w:val="Heading3"/>
        <w:jc w:val="both"/>
      </w:pPr>
      <w:r>
        <w:t>Reduce quarantine period</w:t>
      </w:r>
    </w:p>
    <w:p w14:paraId="661D4E6C" w14:textId="32F00F88" w:rsidR="00AB6329" w:rsidRPr="00AB6329" w:rsidRDefault="00AB6329" w:rsidP="008F0760">
      <w:pPr>
        <w:jc w:val="both"/>
        <w:rPr>
          <w:sz w:val="20"/>
        </w:rPr>
      </w:pPr>
      <w:r w:rsidRPr="00AB6329">
        <w:rPr>
          <w:sz w:val="20"/>
        </w:rPr>
        <w:t xml:space="preserve">The time of quarantine </w:t>
      </w:r>
      <w:proofErr w:type="gramStart"/>
      <w:r w:rsidRPr="00AB6329">
        <w:rPr>
          <w:sz w:val="20"/>
        </w:rPr>
        <w:t xml:space="preserve">is </w:t>
      </w:r>
      <w:r>
        <w:rPr>
          <w:sz w:val="20"/>
        </w:rPr>
        <w:t>cut down</w:t>
      </w:r>
      <w:proofErr w:type="gramEnd"/>
      <w:r w:rsidRPr="00AB6329">
        <w:rPr>
          <w:sz w:val="20"/>
        </w:rPr>
        <w:t>.</w:t>
      </w:r>
    </w:p>
    <w:p w14:paraId="735330F6" w14:textId="111B951D" w:rsidR="00F53543" w:rsidRDefault="00F53543" w:rsidP="008F0760">
      <w:pPr>
        <w:pStyle w:val="Heading2"/>
        <w:jc w:val="both"/>
      </w:pPr>
      <w:r>
        <w:t>Lift airport restrictions</w:t>
      </w:r>
    </w:p>
    <w:p w14:paraId="11EA488E" w14:textId="3E90AAE0" w:rsidR="00B27EA7" w:rsidRDefault="00B27EA7" w:rsidP="008F0760">
      <w:pPr>
        <w:pStyle w:val="Heading3"/>
        <w:jc w:val="both"/>
      </w:pPr>
      <w:r>
        <w:t>Lift landing ban</w:t>
      </w:r>
    </w:p>
    <w:p w14:paraId="4EF81E61" w14:textId="72C0F1FA" w:rsidR="00AB6329" w:rsidRPr="00AB6329" w:rsidRDefault="00AB6329" w:rsidP="008F0760">
      <w:pPr>
        <w:jc w:val="both"/>
        <w:rPr>
          <w:sz w:val="20"/>
        </w:rPr>
      </w:pPr>
      <w:r w:rsidRPr="00AB6329">
        <w:rPr>
          <w:sz w:val="20"/>
        </w:rPr>
        <w:t xml:space="preserve">The prohibition of landing </w:t>
      </w:r>
      <w:proofErr w:type="gramStart"/>
      <w:r w:rsidRPr="00AB6329">
        <w:rPr>
          <w:sz w:val="20"/>
        </w:rPr>
        <w:t>is lifted</w:t>
      </w:r>
      <w:proofErr w:type="gramEnd"/>
      <w:r w:rsidRPr="00AB6329">
        <w:rPr>
          <w:sz w:val="20"/>
        </w:rPr>
        <w:t xml:space="preserve"> for the aircrafts originating from </w:t>
      </w:r>
      <w:r w:rsidR="0024001A">
        <w:rPr>
          <w:sz w:val="20"/>
        </w:rPr>
        <w:t>one, several</w:t>
      </w:r>
      <w:r w:rsidRPr="00AB6329">
        <w:rPr>
          <w:sz w:val="20"/>
        </w:rPr>
        <w:t xml:space="preserve"> (specified in the code) or all countries.</w:t>
      </w:r>
    </w:p>
    <w:p w14:paraId="3580310B" w14:textId="5E50AFE1" w:rsidR="00AB6329" w:rsidRPr="00AB6329" w:rsidRDefault="00B27EA7" w:rsidP="008F0760">
      <w:pPr>
        <w:pStyle w:val="Heading3"/>
        <w:jc w:val="both"/>
      </w:pPr>
      <w:r>
        <w:t>Resume domestic flights</w:t>
      </w:r>
    </w:p>
    <w:p w14:paraId="6A343001" w14:textId="416512C1" w:rsidR="00B27EA7" w:rsidRPr="00B27EA7" w:rsidRDefault="00B27EA7" w:rsidP="008F0760">
      <w:pPr>
        <w:pStyle w:val="Heading3"/>
        <w:jc w:val="both"/>
      </w:pPr>
      <w:r>
        <w:t>Resume international flights</w:t>
      </w:r>
    </w:p>
    <w:p w14:paraId="7352D588" w14:textId="58783416" w:rsidR="002D1E40" w:rsidRDefault="002D1E40" w:rsidP="008F0760">
      <w:pPr>
        <w:pStyle w:val="Heading2"/>
        <w:jc w:val="both"/>
      </w:pPr>
      <w:r w:rsidRPr="002D1E40">
        <w:t>Lift personal protective measures</w:t>
      </w:r>
    </w:p>
    <w:p w14:paraId="167318AB" w14:textId="36E2A891" w:rsidR="00AB6329" w:rsidRPr="00401F4E" w:rsidRDefault="00AB6329" w:rsidP="008F0760">
      <w:pPr>
        <w:jc w:val="both"/>
        <w:rPr>
          <w:sz w:val="20"/>
        </w:rPr>
      </w:pPr>
      <w:r w:rsidRPr="00401F4E">
        <w:rPr>
          <w:sz w:val="20"/>
        </w:rPr>
        <w:t xml:space="preserve">The obligation of mask/gloves/hand washing/other personal protective measures </w:t>
      </w:r>
      <w:proofErr w:type="gramStart"/>
      <w:r w:rsidRPr="00401F4E">
        <w:rPr>
          <w:sz w:val="20"/>
        </w:rPr>
        <w:t>is lifted</w:t>
      </w:r>
      <w:proofErr w:type="gramEnd"/>
      <w:r w:rsidRPr="00401F4E">
        <w:rPr>
          <w:sz w:val="20"/>
        </w:rPr>
        <w:t>. The subcategory and code specify in which circumstances/facilities/</w:t>
      </w:r>
      <w:r w:rsidR="00401F4E" w:rsidRPr="00401F4E">
        <w:rPr>
          <w:sz w:val="20"/>
        </w:rPr>
        <w:t xml:space="preserve">context personal protective measures are not compulsory anymore. </w:t>
      </w:r>
    </w:p>
    <w:p w14:paraId="7F510619" w14:textId="30698789" w:rsidR="002D1E40" w:rsidRDefault="002D1E40" w:rsidP="008F0760">
      <w:pPr>
        <w:pStyle w:val="Heading3"/>
        <w:jc w:val="both"/>
      </w:pPr>
      <w:r>
        <w:t>Lift restriction on dead body management</w:t>
      </w:r>
    </w:p>
    <w:p w14:paraId="5B8169D6" w14:textId="31520CB1" w:rsidR="00401F4E" w:rsidRPr="00401F4E" w:rsidRDefault="00401F4E" w:rsidP="008F0760">
      <w:pPr>
        <w:jc w:val="both"/>
        <w:rPr>
          <w:sz w:val="20"/>
        </w:rPr>
      </w:pPr>
      <w:r w:rsidRPr="00401F4E">
        <w:rPr>
          <w:sz w:val="20"/>
        </w:rPr>
        <w:t>The funeral or burial of dead persons can resume</w:t>
      </w:r>
      <w:r>
        <w:rPr>
          <w:sz w:val="20"/>
        </w:rPr>
        <w:t xml:space="preserve"> as in the traditional way</w:t>
      </w:r>
      <w:r w:rsidRPr="00401F4E">
        <w:rPr>
          <w:sz w:val="20"/>
        </w:rPr>
        <w:t>.</w:t>
      </w:r>
    </w:p>
    <w:p w14:paraId="056B3516" w14:textId="33BDB2C6" w:rsidR="002D1E40" w:rsidRDefault="002D1E40" w:rsidP="008F0760">
      <w:pPr>
        <w:pStyle w:val="Heading3"/>
        <w:jc w:val="both"/>
      </w:pPr>
      <w:r>
        <w:t>Lift obligation to cover mouth and nose in public</w:t>
      </w:r>
    </w:p>
    <w:p w14:paraId="0F8032EB" w14:textId="7557847F" w:rsidR="00401F4E" w:rsidRPr="00401F4E" w:rsidRDefault="00401F4E" w:rsidP="008F0760">
      <w:pPr>
        <w:jc w:val="both"/>
        <w:rPr>
          <w:sz w:val="20"/>
        </w:rPr>
      </w:pPr>
      <w:proofErr w:type="gramStart"/>
      <w:r w:rsidRPr="00401F4E">
        <w:rPr>
          <w:sz w:val="20"/>
        </w:rPr>
        <w:t>Face masks</w:t>
      </w:r>
      <w:proofErr w:type="gramEnd"/>
      <w:r w:rsidRPr="00401F4E">
        <w:rPr>
          <w:sz w:val="20"/>
        </w:rPr>
        <w:t xml:space="preserve"> (or cloth masks) are not anymore mandatory in public areas.</w:t>
      </w:r>
    </w:p>
    <w:p w14:paraId="30F46B60" w14:textId="5B7447CE" w:rsidR="00514352" w:rsidRDefault="002D1E40" w:rsidP="008F0760">
      <w:pPr>
        <w:pStyle w:val="Heading2"/>
        <w:jc w:val="both"/>
      </w:pPr>
      <w:r w:rsidRPr="002D1E40">
        <w:t>Lift restriction on individual movements</w:t>
      </w:r>
    </w:p>
    <w:p w14:paraId="16F39D4E" w14:textId="169C79D5" w:rsidR="00431AE4" w:rsidRPr="00431AE4" w:rsidRDefault="00431AE4" w:rsidP="00431AE4">
      <w:pPr>
        <w:rPr>
          <w:sz w:val="20"/>
        </w:rPr>
      </w:pPr>
      <w:r w:rsidRPr="00431AE4">
        <w:rPr>
          <w:sz w:val="20"/>
        </w:rPr>
        <w:t>The government ease the restrictions on individual movements, most of the time gradually, and with adaptive measures.</w:t>
      </w:r>
    </w:p>
    <w:p w14:paraId="2156C25B" w14:textId="3B447240" w:rsidR="002D1E40" w:rsidRDefault="002D1E40" w:rsidP="008F0760">
      <w:pPr>
        <w:pStyle w:val="Heading3"/>
        <w:jc w:val="both"/>
      </w:pPr>
      <w:r>
        <w:t>Allow movements for non-essential activities</w:t>
      </w:r>
    </w:p>
    <w:p w14:paraId="4BDFD1DF" w14:textId="42E674F5" w:rsidR="00BC6AFF" w:rsidRPr="00BC6AFF" w:rsidRDefault="00BC6AFF" w:rsidP="002170FA">
      <w:pPr>
        <w:jc w:val="both"/>
        <w:rPr>
          <w:sz w:val="20"/>
        </w:rPr>
      </w:pPr>
      <w:r w:rsidRPr="00BC6AFF">
        <w:rPr>
          <w:sz w:val="20"/>
        </w:rPr>
        <w:t>The government lifts the mandatory confinement (or Stay-at-Home Order) so that people can resume their non-essential activities (e.g. doing sport outside).</w:t>
      </w:r>
    </w:p>
    <w:p w14:paraId="5A147CB9" w14:textId="665D987F" w:rsidR="002D1E40" w:rsidRDefault="002D1E40" w:rsidP="008F0760">
      <w:pPr>
        <w:pStyle w:val="Heading3"/>
        <w:jc w:val="both"/>
      </w:pPr>
      <w:r w:rsidRPr="002D1E40">
        <w:t>Allow non-essential travel in the country/state</w:t>
      </w:r>
    </w:p>
    <w:p w14:paraId="2FB03626" w14:textId="4ADFE22C" w:rsidR="002170FA" w:rsidRPr="002170FA" w:rsidRDefault="002170FA" w:rsidP="002170FA">
      <w:pPr>
        <w:rPr>
          <w:sz w:val="20"/>
        </w:rPr>
      </w:pPr>
      <w:r w:rsidRPr="002170FA">
        <w:rPr>
          <w:sz w:val="20"/>
        </w:rPr>
        <w:t xml:space="preserve">Domestic travel </w:t>
      </w:r>
      <w:proofErr w:type="gramStart"/>
      <w:r w:rsidRPr="002170FA">
        <w:rPr>
          <w:sz w:val="20"/>
        </w:rPr>
        <w:t>are allowed</w:t>
      </w:r>
      <w:proofErr w:type="gramEnd"/>
      <w:r w:rsidRPr="002170FA">
        <w:rPr>
          <w:sz w:val="20"/>
        </w:rPr>
        <w:t>.</w:t>
      </w:r>
    </w:p>
    <w:p w14:paraId="4C1232F6" w14:textId="09F48E86" w:rsidR="002D1E40" w:rsidRDefault="002D1E40" w:rsidP="008F0760">
      <w:pPr>
        <w:pStyle w:val="Heading3"/>
        <w:jc w:val="both"/>
      </w:pPr>
      <w:r>
        <w:t>Lift of the curfew</w:t>
      </w:r>
    </w:p>
    <w:p w14:paraId="060C6AAC" w14:textId="290610D1" w:rsidR="002170FA" w:rsidRPr="002170FA" w:rsidRDefault="002170FA" w:rsidP="002170FA">
      <w:pPr>
        <w:rPr>
          <w:sz w:val="20"/>
        </w:rPr>
      </w:pPr>
      <w:r w:rsidRPr="002170FA">
        <w:rPr>
          <w:sz w:val="20"/>
        </w:rPr>
        <w:t xml:space="preserve">The curfew </w:t>
      </w:r>
      <w:proofErr w:type="gramStart"/>
      <w:r w:rsidRPr="002170FA">
        <w:rPr>
          <w:sz w:val="20"/>
        </w:rPr>
        <w:t>is lifted</w:t>
      </w:r>
      <w:proofErr w:type="gramEnd"/>
      <w:r w:rsidRPr="002170FA">
        <w:rPr>
          <w:sz w:val="20"/>
        </w:rPr>
        <w:t>.</w:t>
      </w:r>
    </w:p>
    <w:p w14:paraId="523CC113" w14:textId="7586D6C7" w:rsidR="002D1E40" w:rsidRDefault="002D1E40" w:rsidP="008F0760">
      <w:pPr>
        <w:pStyle w:val="Heading3"/>
        <w:jc w:val="both"/>
      </w:pPr>
      <w:r>
        <w:t xml:space="preserve">Partial </w:t>
      </w:r>
      <w:proofErr w:type="spellStart"/>
      <w:r>
        <w:t>lift</w:t>
      </w:r>
      <w:proofErr w:type="spellEnd"/>
      <w:r>
        <w:t xml:space="preserve"> of the curfew</w:t>
      </w:r>
    </w:p>
    <w:p w14:paraId="50EA97FD" w14:textId="11899928" w:rsidR="00BC6AFF" w:rsidRPr="002170FA" w:rsidRDefault="00BC6AFF" w:rsidP="002170FA">
      <w:pPr>
        <w:jc w:val="both"/>
        <w:rPr>
          <w:sz w:val="20"/>
        </w:rPr>
      </w:pPr>
      <w:r w:rsidRPr="002170FA">
        <w:rPr>
          <w:sz w:val="20"/>
        </w:rPr>
        <w:t>The curfew is still in place but the government expands the time allowed out of the house or implement segmenting of the population to segregate more at risk persons from the rest of the population when going for essential activities.</w:t>
      </w:r>
    </w:p>
    <w:p w14:paraId="231C0C14" w14:textId="68BFDA6B" w:rsidR="002D1E40" w:rsidRDefault="002D1E40" w:rsidP="008F0760">
      <w:pPr>
        <w:pStyle w:val="Heading3"/>
        <w:jc w:val="both"/>
      </w:pPr>
      <w:r>
        <w:t>Private transports allowed</w:t>
      </w:r>
    </w:p>
    <w:p w14:paraId="232B396D" w14:textId="1AC4B189" w:rsidR="002170FA" w:rsidRPr="002170FA" w:rsidRDefault="002170FA" w:rsidP="002170FA">
      <w:pPr>
        <w:rPr>
          <w:sz w:val="20"/>
        </w:rPr>
      </w:pPr>
      <w:r w:rsidRPr="002170FA">
        <w:rPr>
          <w:sz w:val="20"/>
        </w:rPr>
        <w:t xml:space="preserve">Use of individual car and two-wheel vehicle </w:t>
      </w:r>
      <w:proofErr w:type="gramStart"/>
      <w:r w:rsidRPr="002170FA">
        <w:rPr>
          <w:sz w:val="20"/>
        </w:rPr>
        <w:t>is allowed</w:t>
      </w:r>
      <w:proofErr w:type="gramEnd"/>
      <w:r w:rsidRPr="002170FA">
        <w:rPr>
          <w:sz w:val="20"/>
        </w:rPr>
        <w:t>.</w:t>
      </w:r>
    </w:p>
    <w:p w14:paraId="06082DB1" w14:textId="057A2494" w:rsidR="002D1E40" w:rsidRDefault="002D1E40" w:rsidP="008F0760">
      <w:pPr>
        <w:pStyle w:val="Heading3"/>
        <w:jc w:val="both"/>
      </w:pPr>
      <w:r>
        <w:t>Segmentation of the population</w:t>
      </w:r>
    </w:p>
    <w:p w14:paraId="534C29DD" w14:textId="7775DA3F" w:rsidR="00D131C5" w:rsidRPr="00115444" w:rsidRDefault="00D131C5" w:rsidP="008F0760">
      <w:pPr>
        <w:jc w:val="both"/>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8F0760">
      <w:pPr>
        <w:pStyle w:val="Heading3"/>
        <w:jc w:val="both"/>
      </w:pPr>
      <w:r>
        <w:lastRenderedPageBreak/>
        <w:t>Sport competitors can resume training</w:t>
      </w:r>
    </w:p>
    <w:p w14:paraId="0E7073DB" w14:textId="77777777" w:rsidR="00F53543" w:rsidRDefault="00F53543" w:rsidP="008F0760">
      <w:pPr>
        <w:pStyle w:val="Heading2"/>
        <w:jc w:val="both"/>
      </w:pPr>
      <w:r w:rsidRPr="0049528B">
        <w:t xml:space="preserve">Lift restriction on </w:t>
      </w:r>
      <w:r>
        <w:t>mass</w:t>
      </w:r>
      <w:r w:rsidRPr="0049528B">
        <w:t xml:space="preserve"> gatherings</w:t>
      </w:r>
    </w:p>
    <w:p w14:paraId="0B1958C7" w14:textId="22653AE6" w:rsidR="00F53543" w:rsidRPr="00CB01AD" w:rsidRDefault="00F53543" w:rsidP="008F0760">
      <w:pPr>
        <w:jc w:val="both"/>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8F0760">
      <w:pPr>
        <w:pStyle w:val="Heading3"/>
        <w:jc w:val="both"/>
      </w:pPr>
      <w:r w:rsidRPr="002D1E40">
        <w:t>Lift ban on familial and private gatherings</w:t>
      </w:r>
    </w:p>
    <w:p w14:paraId="667A1344" w14:textId="4AC04D0A"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8F0760">
      <w:pPr>
        <w:pStyle w:val="Heading3"/>
        <w:jc w:val="both"/>
      </w:pPr>
      <w:r w:rsidRPr="002D1E40">
        <w:t>Lift ban on festivals, faith-based events</w:t>
      </w:r>
    </w:p>
    <w:p w14:paraId="48CDA17D" w14:textId="30EBDC0A" w:rsidR="00603CFF" w:rsidRPr="00603CFF" w:rsidRDefault="00603CFF" w:rsidP="008F0760">
      <w:pPr>
        <w:jc w:val="both"/>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8F0760">
      <w:pPr>
        <w:pStyle w:val="Heading3"/>
        <w:jc w:val="both"/>
      </w:pPr>
      <w:r w:rsidRPr="002D1E40">
        <w:t>Lift ban on outdoor sport events</w:t>
      </w:r>
    </w:p>
    <w:p w14:paraId="3CD11F87" w14:textId="497D77E6" w:rsidR="00603CFF" w:rsidRPr="00603CFF" w:rsidRDefault="00603CFF" w:rsidP="008F0760">
      <w:pPr>
        <w:jc w:val="both"/>
        <w:rPr>
          <w:sz w:val="20"/>
        </w:rPr>
      </w:pPr>
      <w:r w:rsidRPr="00603CFF">
        <w:rPr>
          <w:sz w:val="20"/>
        </w:rPr>
        <w:t>Sport event outdoor are allowed.</w:t>
      </w:r>
    </w:p>
    <w:p w14:paraId="1DB89B7D" w14:textId="4313A0BA" w:rsidR="00603CFF" w:rsidRDefault="002D1E40" w:rsidP="008F0760">
      <w:pPr>
        <w:pStyle w:val="Heading3"/>
        <w:jc w:val="both"/>
      </w:pPr>
      <w:r w:rsidRPr="002D1E40">
        <w:t>Re-opening of certain shops</w:t>
      </w:r>
      <w:r w:rsidR="006213E8">
        <w:t xml:space="preserve"> (in the category “lift restriction on mass gatherings”)</w:t>
      </w:r>
    </w:p>
    <w:p w14:paraId="4106BAB3" w14:textId="5840DD0E" w:rsidR="006213E8" w:rsidRPr="006213E8" w:rsidRDefault="006213E8" w:rsidP="008F0760">
      <w:pPr>
        <w:jc w:val="both"/>
        <w:rPr>
          <w:sz w:val="20"/>
        </w:rPr>
      </w:pPr>
      <w:r w:rsidRPr="006213E8">
        <w:rPr>
          <w:sz w:val="20"/>
        </w:rPr>
        <w:t xml:space="preserve">Refer to the re-opening of shops that have a big surface, shopping </w:t>
      </w:r>
      <w:proofErr w:type="spellStart"/>
      <w:r w:rsidRPr="006213E8">
        <w:rPr>
          <w:sz w:val="20"/>
        </w:rPr>
        <w:t>centers</w:t>
      </w:r>
      <w:proofErr w:type="spellEnd"/>
      <w:r w:rsidRPr="006213E8">
        <w:rPr>
          <w:sz w:val="20"/>
        </w:rPr>
        <w:t>, shopping malls…</w:t>
      </w:r>
    </w:p>
    <w:p w14:paraId="6C21FD60" w14:textId="06DB9C41" w:rsidR="002D1E40" w:rsidRDefault="002D1E40" w:rsidP="008F0760">
      <w:pPr>
        <w:pStyle w:val="Heading3"/>
        <w:jc w:val="both"/>
      </w:pPr>
      <w:r w:rsidRPr="002D1E40">
        <w:t>Re-opening of cultural institutions</w:t>
      </w:r>
    </w:p>
    <w:p w14:paraId="32062808" w14:textId="50719450" w:rsidR="002170FA" w:rsidRPr="002170FA" w:rsidRDefault="002170FA" w:rsidP="002170FA">
      <w:r w:rsidRPr="002170FA">
        <w:rPr>
          <w:sz w:val="20"/>
        </w:rPr>
        <w:t>Museums, exhibitions, galleries, national libraries, etc. are open again.</w:t>
      </w:r>
    </w:p>
    <w:p w14:paraId="07B04990" w14:textId="77777777" w:rsidR="002D1E40" w:rsidRPr="002D1E40" w:rsidRDefault="002D1E40" w:rsidP="008F0760">
      <w:pPr>
        <w:pStyle w:val="Heading3"/>
        <w:jc w:val="both"/>
      </w:pPr>
      <w:r w:rsidRPr="002D1E40">
        <w:t>Re-opening of indoor sport facilities</w:t>
      </w:r>
    </w:p>
    <w:p w14:paraId="1102C6B9" w14:textId="77777777" w:rsidR="002D1E40" w:rsidRPr="002D1E40" w:rsidRDefault="002D1E40" w:rsidP="008F0760">
      <w:pPr>
        <w:pStyle w:val="Heading3"/>
        <w:jc w:val="both"/>
      </w:pPr>
      <w:r w:rsidRPr="002D1E40">
        <w:t>Re-opening of markets</w:t>
      </w:r>
    </w:p>
    <w:p w14:paraId="63928D99" w14:textId="04CD0430" w:rsidR="002D1E40" w:rsidRDefault="002D1E40" w:rsidP="008F0760">
      <w:pPr>
        <w:pStyle w:val="Heading3"/>
        <w:jc w:val="both"/>
      </w:pPr>
      <w:r w:rsidRPr="002D1E40">
        <w:t>Re-opening of outdoor attractions and touristic sites</w:t>
      </w:r>
    </w:p>
    <w:p w14:paraId="5CA541D1" w14:textId="77777777" w:rsidR="000E4EF3" w:rsidRDefault="000E4EF3" w:rsidP="008F0760">
      <w:pPr>
        <w:pStyle w:val="Heading3"/>
        <w:jc w:val="both"/>
      </w:pPr>
      <w:r>
        <w:t>Re-opening of outdoor sports facilities</w:t>
      </w:r>
    </w:p>
    <w:p w14:paraId="48265145" w14:textId="49853425" w:rsidR="000E4EF3" w:rsidRDefault="000E4EF3" w:rsidP="008F0760">
      <w:pPr>
        <w:pStyle w:val="Heading3"/>
        <w:jc w:val="both"/>
      </w:pPr>
      <w:r>
        <w:t>Re-opening of places of worship</w:t>
      </w:r>
    </w:p>
    <w:p w14:paraId="016FB931" w14:textId="77777777" w:rsidR="000E4EF3" w:rsidRDefault="000E4EF3" w:rsidP="008F0760">
      <w:pPr>
        <w:pStyle w:val="Heading3"/>
        <w:jc w:val="both"/>
      </w:pPr>
      <w:r>
        <w:t>Re-opening of public outdoor leisure facilities</w:t>
      </w:r>
    </w:p>
    <w:p w14:paraId="162E5BB7" w14:textId="1E110E4F" w:rsidR="000E4EF3" w:rsidRDefault="000E4EF3" w:rsidP="008F0760">
      <w:pPr>
        <w:pStyle w:val="Heading3"/>
        <w:jc w:val="both"/>
      </w:pPr>
      <w:r>
        <w:t>Re-opening of public places</w:t>
      </w:r>
    </w:p>
    <w:p w14:paraId="0F5EA400" w14:textId="59747ED2" w:rsidR="000E4EF3" w:rsidRPr="000E4EF3" w:rsidRDefault="000E4EF3" w:rsidP="008F0760">
      <w:pPr>
        <w:pStyle w:val="Heading3"/>
        <w:jc w:val="both"/>
      </w:pPr>
      <w:r w:rsidRPr="000E4EF3">
        <w:t>Re-opening of workplaces</w:t>
      </w:r>
    </w:p>
    <w:p w14:paraId="427622F5" w14:textId="77777777" w:rsidR="000E4EF3" w:rsidRDefault="000E4EF3" w:rsidP="008F0760">
      <w:pPr>
        <w:pStyle w:val="Heading3"/>
        <w:jc w:val="both"/>
      </w:pPr>
      <w:r>
        <w:t>Resume activity in gastronomy and trade facilities</w:t>
      </w:r>
    </w:p>
    <w:p w14:paraId="4927EE70" w14:textId="77777777" w:rsidR="000E4EF3" w:rsidRDefault="000E4EF3" w:rsidP="008F0760">
      <w:pPr>
        <w:pStyle w:val="Heading3"/>
        <w:jc w:val="both"/>
      </w:pPr>
      <w:r>
        <w:t>Resume indoor hobbies and leisure activities</w:t>
      </w:r>
    </w:p>
    <w:p w14:paraId="5881A667" w14:textId="7958E240" w:rsidR="002D1E40" w:rsidRDefault="000E4EF3" w:rsidP="008F0760">
      <w:pPr>
        <w:pStyle w:val="Heading2"/>
        <w:jc w:val="both"/>
      </w:pPr>
      <w:r>
        <w:t>Lift restriction on public transports</w:t>
      </w:r>
    </w:p>
    <w:p w14:paraId="61ECB340" w14:textId="701F757B" w:rsidR="00B669FA" w:rsidRPr="00204374" w:rsidRDefault="00B669FA" w:rsidP="00204374">
      <w:pPr>
        <w:jc w:val="both"/>
        <w:rPr>
          <w:sz w:val="20"/>
        </w:rPr>
      </w:pPr>
      <w:r w:rsidRPr="00204374">
        <w:rPr>
          <w:sz w:val="20"/>
        </w:rPr>
        <w:t xml:space="preserve">Restrictions regarding the functioning of public transports are lifted, i.e. any change that has been made </w:t>
      </w:r>
      <w:r w:rsidR="00204374" w:rsidRPr="00204374">
        <w:rPr>
          <w:sz w:val="20"/>
        </w:rPr>
        <w:t>to contain the epidemic (e.g. the number of people allowed is set to “normal” again). Adaptive measures to public transports when restrictions are lifted (e.g. limit transport capacity to 50%) are included in this category.</w:t>
      </w:r>
    </w:p>
    <w:p w14:paraId="7274EED6" w14:textId="140BF1C1" w:rsidR="0049528B" w:rsidRDefault="0049528B" w:rsidP="008F0760">
      <w:pPr>
        <w:pStyle w:val="Heading2"/>
        <w:jc w:val="both"/>
      </w:pPr>
      <w:r w:rsidRPr="0049528B">
        <w:t>Lift restriction on small gatherings</w:t>
      </w:r>
    </w:p>
    <w:p w14:paraId="752B5667" w14:textId="576E09B9" w:rsidR="0049528B" w:rsidRPr="00603CFF" w:rsidRDefault="0049528B" w:rsidP="008F0760">
      <w:pPr>
        <w:jc w:val="both"/>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8F0760">
      <w:pPr>
        <w:pStyle w:val="Heading3"/>
        <w:jc w:val="both"/>
      </w:pPr>
      <w:r w:rsidRPr="000E4EF3">
        <w:t>Lift ban on familial and private gatherings</w:t>
      </w:r>
    </w:p>
    <w:p w14:paraId="7321FBFF" w14:textId="30D8707B"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lt; 50 persons </w:t>
      </w:r>
      <w:proofErr w:type="gramStart"/>
      <w:r w:rsidRPr="00603CFF">
        <w:rPr>
          <w:sz w:val="20"/>
        </w:rPr>
        <w:t>are allowed</w:t>
      </w:r>
      <w:proofErr w:type="gramEnd"/>
      <w:r w:rsidRPr="00603CFF">
        <w:rPr>
          <w:sz w:val="20"/>
        </w:rPr>
        <w:t>.</w:t>
      </w:r>
    </w:p>
    <w:p w14:paraId="28B89C88" w14:textId="30AEC4E6" w:rsidR="006213E8" w:rsidRDefault="000E4EF3" w:rsidP="008F0760">
      <w:pPr>
        <w:pStyle w:val="Heading3"/>
        <w:jc w:val="both"/>
      </w:pPr>
      <w:r>
        <w:t>Re-opening of certain shops</w:t>
      </w:r>
      <w:r w:rsidR="006213E8">
        <w:t xml:space="preserve"> (in the category “lift restriction on small gatherings”)</w:t>
      </w:r>
    </w:p>
    <w:p w14:paraId="61084B9E" w14:textId="060AAC29" w:rsidR="000E4EF3" w:rsidRDefault="006213E8" w:rsidP="008F0760">
      <w:pPr>
        <w:jc w:val="both"/>
      </w:pPr>
      <w:r w:rsidRPr="006213E8">
        <w:rPr>
          <w:sz w:val="20"/>
        </w:rPr>
        <w:t xml:space="preserve">Refer to the re-opening of shops </w:t>
      </w:r>
      <w:r>
        <w:rPr>
          <w:sz w:val="20"/>
        </w:rPr>
        <w:t xml:space="preserve">of small to medium size (e.g. retail stores). To </w:t>
      </w:r>
      <w:proofErr w:type="gramStart"/>
      <w:r>
        <w:rPr>
          <w:sz w:val="20"/>
        </w:rPr>
        <w:t>be differentiated</w:t>
      </w:r>
      <w:proofErr w:type="gramEnd"/>
      <w:r>
        <w:rPr>
          <w:sz w:val="20"/>
        </w:rPr>
        <w:t xml:space="preserve"> from shopping </w:t>
      </w:r>
      <w:proofErr w:type="spellStart"/>
      <w:r>
        <w:rPr>
          <w:sz w:val="20"/>
        </w:rPr>
        <w:t>centers</w:t>
      </w:r>
      <w:proofErr w:type="spellEnd"/>
      <w:r>
        <w:rPr>
          <w:sz w:val="20"/>
        </w:rPr>
        <w:t xml:space="preserve"> for example, which are classified as “mass gathering”.</w:t>
      </w:r>
    </w:p>
    <w:p w14:paraId="1649DF44" w14:textId="77777777" w:rsidR="000E4EF3" w:rsidRDefault="000E4EF3" w:rsidP="008F0760">
      <w:pPr>
        <w:pStyle w:val="Heading3"/>
        <w:jc w:val="both"/>
      </w:pPr>
      <w:r>
        <w:lastRenderedPageBreak/>
        <w:t>Re-opening of judicial institutions</w:t>
      </w:r>
    </w:p>
    <w:p w14:paraId="2B06F8A4" w14:textId="77777777" w:rsidR="000E4EF3" w:rsidRDefault="000E4EF3" w:rsidP="008F0760">
      <w:pPr>
        <w:pStyle w:val="Heading3"/>
        <w:jc w:val="both"/>
      </w:pPr>
      <w:r>
        <w:t>Re-opening of long-term facilities</w:t>
      </w:r>
    </w:p>
    <w:p w14:paraId="3823FBE1" w14:textId="76556683" w:rsidR="000E4EF3" w:rsidRDefault="000E4EF3" w:rsidP="008F0760">
      <w:pPr>
        <w:pStyle w:val="Heading3"/>
        <w:jc w:val="both"/>
      </w:pPr>
      <w:r>
        <w:t>Re-opening of public institutions</w:t>
      </w:r>
    </w:p>
    <w:p w14:paraId="33326A23" w14:textId="77777777" w:rsidR="000E4EF3" w:rsidRDefault="000E4EF3" w:rsidP="008F0760">
      <w:pPr>
        <w:pStyle w:val="Heading3"/>
        <w:jc w:val="both"/>
      </w:pPr>
      <w:r>
        <w:t>Re-opening of restaurants/bars/cafes</w:t>
      </w:r>
    </w:p>
    <w:p w14:paraId="454AAEBE" w14:textId="4694C220" w:rsidR="000E4EF3" w:rsidRDefault="000E4EF3" w:rsidP="008F0760">
      <w:pPr>
        <w:pStyle w:val="Heading3"/>
        <w:jc w:val="both"/>
      </w:pPr>
      <w:r>
        <w:t>Re-opening of short-term accommodations and hotels</w:t>
      </w:r>
    </w:p>
    <w:p w14:paraId="53E80D1B" w14:textId="7FF0C271" w:rsidR="00702179" w:rsidRDefault="00702179" w:rsidP="008F0760">
      <w:pPr>
        <w:pStyle w:val="Heading3"/>
        <w:jc w:val="both"/>
      </w:pPr>
      <w:r w:rsidRPr="00702179">
        <w:t>Resume outdoor sports and activities</w:t>
      </w:r>
    </w:p>
    <w:p w14:paraId="6EB06BF1" w14:textId="77777777" w:rsidR="00702179" w:rsidRDefault="00702179" w:rsidP="008F0760">
      <w:pPr>
        <w:pStyle w:val="Heading3"/>
        <w:jc w:val="both"/>
      </w:pPr>
      <w:r>
        <w:t>Resume public services</w:t>
      </w:r>
    </w:p>
    <w:p w14:paraId="52607218" w14:textId="2CB4B61F" w:rsidR="00702179" w:rsidRDefault="00702179" w:rsidP="008F0760">
      <w:pPr>
        <w:pStyle w:val="Heading3"/>
        <w:jc w:val="both"/>
      </w:pPr>
      <w:r>
        <w:t xml:space="preserve">Resume </w:t>
      </w:r>
      <w:r w:rsidR="00603CFF">
        <w:t xml:space="preserve">private </w:t>
      </w:r>
      <w:r>
        <w:t>services</w:t>
      </w:r>
    </w:p>
    <w:p w14:paraId="1A713E53" w14:textId="5105562E" w:rsidR="00702179" w:rsidRDefault="00702179" w:rsidP="008F0760">
      <w:pPr>
        <w:pStyle w:val="Heading3"/>
        <w:jc w:val="both"/>
      </w:pPr>
      <w:r w:rsidRPr="00702179">
        <w:t>Sport competitors can resume training</w:t>
      </w:r>
    </w:p>
    <w:p w14:paraId="5C4D365A" w14:textId="508B4D60" w:rsidR="00F53543" w:rsidRDefault="00F53543" w:rsidP="008F0760">
      <w:pPr>
        <w:pStyle w:val="Heading2"/>
        <w:jc w:val="both"/>
      </w:pPr>
      <w:r w:rsidRPr="00F53543">
        <w:t>Lift travel restriction</w:t>
      </w:r>
    </w:p>
    <w:p w14:paraId="1FCFB770" w14:textId="77777777" w:rsidR="00AB2652" w:rsidRDefault="00AB2652" w:rsidP="008F0760">
      <w:pPr>
        <w:pStyle w:val="Heading3"/>
        <w:jc w:val="both"/>
      </w:pPr>
      <w:r>
        <w:t>Expand zone of travel</w:t>
      </w:r>
    </w:p>
    <w:p w14:paraId="0B243F75" w14:textId="35FAAE8C" w:rsidR="00AB2652" w:rsidRDefault="00AB2652" w:rsidP="008F0760">
      <w:pPr>
        <w:pStyle w:val="Heading3"/>
        <w:jc w:val="both"/>
      </w:pPr>
      <w:r>
        <w:t>Lift cordon sanitaire</w:t>
      </w:r>
    </w:p>
    <w:p w14:paraId="29F696E7" w14:textId="77777777" w:rsidR="00AB2652" w:rsidRDefault="00AB2652" w:rsidP="008F0760">
      <w:pPr>
        <w:pStyle w:val="Heading3"/>
        <w:jc w:val="both"/>
      </w:pPr>
      <w:r>
        <w:t>Lift maritime restriction</w:t>
      </w:r>
    </w:p>
    <w:p w14:paraId="6D06FC03" w14:textId="6FC24CC7" w:rsidR="00AB2652" w:rsidRDefault="00AB2652" w:rsidP="008F0760">
      <w:pPr>
        <w:pStyle w:val="Heading3"/>
        <w:jc w:val="both"/>
      </w:pPr>
      <w:r>
        <w:t>Resume public transport</w:t>
      </w:r>
    </w:p>
    <w:p w14:paraId="37875F62" w14:textId="122CB2FA" w:rsidR="00F53543" w:rsidRDefault="00F53543" w:rsidP="008F0760">
      <w:pPr>
        <w:pStyle w:val="Heading2"/>
        <w:jc w:val="both"/>
      </w:pPr>
      <w:r w:rsidRPr="00F53543">
        <w:t>Phase out emergency management</w:t>
      </w:r>
    </w:p>
    <w:p w14:paraId="57DAEB4D" w14:textId="61E1DBF3" w:rsidR="00174AF2" w:rsidRPr="00174AF2" w:rsidRDefault="00174AF2" w:rsidP="008F0760">
      <w:pPr>
        <w:jc w:val="both"/>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465BA0E4" w:rsidR="00AB2652" w:rsidRDefault="00AB2652" w:rsidP="008F0760">
      <w:pPr>
        <w:pStyle w:val="Heading3"/>
        <w:jc w:val="both"/>
      </w:pPr>
      <w:r>
        <w:t>Lift state of emergency</w:t>
      </w:r>
    </w:p>
    <w:p w14:paraId="44381203" w14:textId="38202107" w:rsidR="002562B7" w:rsidRPr="002562B7" w:rsidRDefault="002562B7" w:rsidP="002562B7">
      <w:pPr>
        <w:rPr>
          <w:sz w:val="20"/>
        </w:rPr>
      </w:pPr>
      <w:r w:rsidRPr="002562B7">
        <w:rPr>
          <w:sz w:val="20"/>
        </w:rPr>
        <w:t xml:space="preserve">The state of emergency </w:t>
      </w:r>
      <w:proofErr w:type="gramStart"/>
      <w:r w:rsidRPr="002562B7">
        <w:rPr>
          <w:sz w:val="20"/>
        </w:rPr>
        <w:t>is lifted</w:t>
      </w:r>
      <w:proofErr w:type="gramEnd"/>
      <w:r w:rsidRPr="002562B7">
        <w:rPr>
          <w:sz w:val="20"/>
        </w:rPr>
        <w:t>.</w:t>
      </w:r>
    </w:p>
    <w:p w14:paraId="3F2CA712" w14:textId="10C2538C" w:rsidR="00AB2652" w:rsidRDefault="00AB2652" w:rsidP="008F0760">
      <w:pPr>
        <w:pStyle w:val="Heading3"/>
        <w:jc w:val="both"/>
      </w:pPr>
      <w:r>
        <w:t>Start of phase-out strategy plan</w:t>
      </w:r>
    </w:p>
    <w:p w14:paraId="0A0BD20B" w14:textId="1587E8D8" w:rsidR="00603CFF" w:rsidRPr="00174AF2" w:rsidRDefault="00174AF2" w:rsidP="008F0760">
      <w:pPr>
        <w:jc w:val="both"/>
        <w:rPr>
          <w:sz w:val="20"/>
        </w:rPr>
      </w:pPr>
      <w:r w:rsidRPr="00174AF2">
        <w:rPr>
          <w:sz w:val="20"/>
        </w:rPr>
        <w:t>Official date for the start of the easing of the restrictions.</w:t>
      </w:r>
    </w:p>
    <w:p w14:paraId="056B6B97" w14:textId="6945A2AC" w:rsidR="00F53543" w:rsidRDefault="00F53543" w:rsidP="008F0760">
      <w:pPr>
        <w:pStyle w:val="Heading2"/>
        <w:jc w:val="both"/>
      </w:pPr>
      <w:r w:rsidRPr="00F53543">
        <w:t>Re-opening of educational institutions</w:t>
      </w:r>
    </w:p>
    <w:p w14:paraId="2F7E9B71" w14:textId="77616A8D" w:rsidR="00F53543" w:rsidRDefault="00F53543" w:rsidP="008F0760">
      <w:pPr>
        <w:pStyle w:val="Heading2"/>
        <w:jc w:val="both"/>
      </w:pPr>
      <w:r w:rsidRPr="00F53543">
        <w:t>Re-opening of land borders</w:t>
      </w:r>
    </w:p>
    <w:p w14:paraId="6F41AC90" w14:textId="19A1173B" w:rsidR="00F53543" w:rsidRDefault="00F53543" w:rsidP="008F0760">
      <w:pPr>
        <w:pStyle w:val="Heading2"/>
        <w:jc w:val="both"/>
      </w:pPr>
      <w:r w:rsidRPr="00F53543">
        <w:t>Resume visits in establishments hosting vulnerable populations</w:t>
      </w:r>
    </w:p>
    <w:p w14:paraId="345757FF" w14:textId="77777777" w:rsidR="00C00AE5" w:rsidRDefault="00C00AE5" w:rsidP="008F0760">
      <w:pPr>
        <w:pStyle w:val="Heading1"/>
        <w:jc w:val="both"/>
      </w:pPr>
      <w:r>
        <w:t>Risk communication</w:t>
      </w:r>
    </w:p>
    <w:p w14:paraId="15D793CD" w14:textId="39C170C2" w:rsidR="00FD4AF3"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7EEC4B1" w14:textId="2D08838C" w:rsidR="003A6B5A" w:rsidRPr="003A6B5A" w:rsidRDefault="00AB2652" w:rsidP="008F0760">
      <w:pPr>
        <w:pStyle w:val="Heading2"/>
        <w:jc w:val="both"/>
      </w:pPr>
      <w:r w:rsidRPr="00AB2652">
        <w:t>Actively communicate with healthcare professionals</w:t>
      </w:r>
    </w:p>
    <w:p w14:paraId="3A8ED30E" w14:textId="4D849381" w:rsidR="003A6B5A" w:rsidRPr="003A6B5A" w:rsidRDefault="003A6B5A" w:rsidP="008F0760">
      <w:pPr>
        <w:jc w:val="both"/>
        <w:rPr>
          <w:sz w:val="20"/>
        </w:rPr>
      </w:pPr>
      <w:r w:rsidRPr="003A6B5A">
        <w:rPr>
          <w:sz w:val="20"/>
        </w:rPr>
        <w:t>The government disseminate information and/or guidelines to the medical workers or institutions.</w:t>
      </w:r>
    </w:p>
    <w:p w14:paraId="2C6E1FF6" w14:textId="7FF6CA2C" w:rsidR="000E4104" w:rsidRDefault="00E70554" w:rsidP="008F0760">
      <w:pPr>
        <w:pStyle w:val="Heading2"/>
        <w:jc w:val="both"/>
      </w:pPr>
      <w:r w:rsidRPr="000E4104">
        <w:t xml:space="preserve">Actively communicate with </w:t>
      </w:r>
      <w:r w:rsidR="000E4104">
        <w:t>managers</w:t>
      </w:r>
    </w:p>
    <w:p w14:paraId="0A4DE1DD" w14:textId="07E30CC9" w:rsidR="00C6480B" w:rsidRPr="00174AF2" w:rsidRDefault="000E4104" w:rsidP="008F0760">
      <w:pPr>
        <w:jc w:val="both"/>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37CFF4E5" w:rsidR="00E70554" w:rsidRDefault="000E4104" w:rsidP="008F0760">
      <w:pPr>
        <w:jc w:val="both"/>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A03D09">
        <w:rPr>
          <w:rFonts w:cstheme="minorHAnsi"/>
          <w:color w:val="000000" w:themeColor="text1"/>
          <w:sz w:val="20"/>
          <w:szCs w:val="20"/>
        </w:rPr>
        <w:t xml:space="preserve">other than healthcare professional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w:t>
      </w:r>
    </w:p>
    <w:p w14:paraId="3CB5E4E9" w14:textId="1485F0C1" w:rsidR="00FD4AF3" w:rsidRDefault="00FD4AF3" w:rsidP="008F0760">
      <w:pPr>
        <w:pStyle w:val="Heading2"/>
        <w:jc w:val="both"/>
      </w:pPr>
      <w:r w:rsidRPr="003C6E25">
        <w:lastRenderedPageBreak/>
        <w:t>Educate and activ</w:t>
      </w:r>
      <w:r>
        <w:t>ely communicate with the public</w:t>
      </w:r>
    </w:p>
    <w:p w14:paraId="291B8AB3" w14:textId="3FF2CB22" w:rsidR="00F65560" w:rsidRPr="00F65560" w:rsidRDefault="00F65560" w:rsidP="008F0760">
      <w:pPr>
        <w:jc w:val="both"/>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w:t>
      </w:r>
    </w:p>
    <w:p w14:paraId="593EF284" w14:textId="370BB542" w:rsidR="003A6B5A" w:rsidRDefault="00691E18" w:rsidP="008F0760">
      <w:pPr>
        <w:pStyle w:val="Heading3"/>
        <w:jc w:val="both"/>
      </w:pPr>
      <w:r w:rsidRPr="00691E18">
        <w:t>Answer to questions</w:t>
      </w:r>
    </w:p>
    <w:p w14:paraId="57358196" w14:textId="164FEE4E" w:rsidR="003A6B5A" w:rsidRPr="00B63687" w:rsidRDefault="003A6B5A" w:rsidP="008F0760">
      <w:pPr>
        <w:jc w:val="both"/>
        <w:rPr>
          <w:sz w:val="20"/>
        </w:rPr>
      </w:pPr>
      <w:r w:rsidRPr="00B63687">
        <w:rPr>
          <w:sz w:val="20"/>
        </w:rPr>
        <w:t>The government communicate</w:t>
      </w:r>
      <w:r w:rsidR="00B63687">
        <w:rPr>
          <w:sz w:val="20"/>
        </w:rPr>
        <w:t>s</w:t>
      </w:r>
      <w:r w:rsidRPr="00B63687">
        <w:rPr>
          <w:sz w:val="20"/>
        </w:rPr>
        <w:t xml:space="preserve"> to the public directly of via different media in order to provide</w:t>
      </w:r>
      <w:r w:rsidR="00B63687" w:rsidRPr="00B63687">
        <w:rPr>
          <w:sz w:val="20"/>
        </w:rPr>
        <w:t xml:space="preserve"> answers to questions that the public can have on Covid-19 (e.g. website, hotline, FAQ, etc.)</w:t>
      </w:r>
    </w:p>
    <w:p w14:paraId="3C5EEBDC" w14:textId="0600DCB1" w:rsidR="00AB2652" w:rsidRDefault="00AB2652" w:rsidP="008F0760">
      <w:pPr>
        <w:pStyle w:val="Heading3"/>
        <w:jc w:val="both"/>
      </w:pPr>
      <w:r w:rsidRPr="00F463B5">
        <w:t>Call for return of nationals living abroad</w:t>
      </w:r>
    </w:p>
    <w:p w14:paraId="6A1F204E" w14:textId="10E5C850" w:rsidR="00B63687" w:rsidRPr="00B63687" w:rsidRDefault="00B63687" w:rsidP="008F0760">
      <w:pPr>
        <w:jc w:val="both"/>
        <w:rPr>
          <w:sz w:val="20"/>
        </w:rPr>
      </w:pPr>
      <w:r w:rsidRPr="00B63687">
        <w:rPr>
          <w:sz w:val="20"/>
        </w:rPr>
        <w:t>The government asks or advise</w:t>
      </w:r>
      <w:r w:rsidR="009A53C6">
        <w:rPr>
          <w:sz w:val="20"/>
        </w:rPr>
        <w:t>s</w:t>
      </w:r>
      <w:r w:rsidRPr="00B63687">
        <w:rPr>
          <w:sz w:val="20"/>
        </w:rPr>
        <w:t xml:space="preserve"> the nationals residing abroad or national tourist abroad to </w:t>
      </w:r>
      <w:r w:rsidR="009A53C6">
        <w:rPr>
          <w:sz w:val="20"/>
        </w:rPr>
        <w:t>return</w:t>
      </w:r>
      <w:r w:rsidRPr="00B63687">
        <w:rPr>
          <w:sz w:val="20"/>
        </w:rPr>
        <w:t xml:space="preserve"> to their country of origin.</w:t>
      </w:r>
    </w:p>
    <w:p w14:paraId="20A4B684" w14:textId="041246DC" w:rsidR="00F65560" w:rsidRDefault="00691E18" w:rsidP="008F0760">
      <w:pPr>
        <w:pStyle w:val="Heading3"/>
        <w:jc w:val="both"/>
      </w:pPr>
      <w:r w:rsidRPr="00B63687">
        <w:t>Communication targets nationals living abroad</w:t>
      </w:r>
    </w:p>
    <w:p w14:paraId="4C35101B" w14:textId="47449087" w:rsidR="00B63687" w:rsidRPr="00B63687" w:rsidRDefault="00B63687" w:rsidP="008F0760">
      <w:pPr>
        <w:jc w:val="both"/>
        <w:rPr>
          <w:sz w:val="20"/>
        </w:rPr>
      </w:pPr>
      <w:r w:rsidRPr="00B63687">
        <w:rPr>
          <w:sz w:val="20"/>
        </w:rPr>
        <w:t>The government address</w:t>
      </w:r>
      <w:r>
        <w:rPr>
          <w:sz w:val="20"/>
        </w:rPr>
        <w:t>es</w:t>
      </w:r>
      <w:r w:rsidRPr="00B63687">
        <w:rPr>
          <w:sz w:val="20"/>
        </w:rPr>
        <w:t xml:space="preserve"> nationals residing abroad or national tourists abroad to provide information or advice (but do not call for a return).</w:t>
      </w:r>
    </w:p>
    <w:p w14:paraId="38EFF3EE" w14:textId="46A6364D" w:rsidR="00691E18" w:rsidRDefault="00691E18" w:rsidP="008F0760">
      <w:pPr>
        <w:pStyle w:val="Heading3"/>
        <w:jc w:val="both"/>
      </w:pPr>
      <w:r w:rsidRPr="00691E18">
        <w:t>Communication targets protection of vulnerable populations</w:t>
      </w:r>
    </w:p>
    <w:p w14:paraId="717DF8AB" w14:textId="2BDDEAAC" w:rsidR="00B63687" w:rsidRPr="00B63687" w:rsidRDefault="00B63687" w:rsidP="008F0760">
      <w:pPr>
        <w:jc w:val="both"/>
        <w:rPr>
          <w:sz w:val="20"/>
        </w:rPr>
      </w:pPr>
      <w:r w:rsidRPr="00B63687">
        <w:rPr>
          <w:sz w:val="20"/>
        </w:rPr>
        <w:t>The government addresses the</w:t>
      </w:r>
      <w:r>
        <w:rPr>
          <w:sz w:val="20"/>
        </w:rPr>
        <w:t xml:space="preserve"> general population and provides information/advices/guidelines regarding best practices/behaviour to adopt towards vulnerable </w:t>
      </w:r>
      <w:proofErr w:type="gramStart"/>
      <w:r>
        <w:rPr>
          <w:sz w:val="20"/>
        </w:rPr>
        <w:t>persons</w:t>
      </w:r>
      <w:r w:rsidRPr="00B63687">
        <w:rPr>
          <w:sz w:val="20"/>
        </w:rPr>
        <w:t>(</w:t>
      </w:r>
      <w:proofErr w:type="gramEnd"/>
      <w:r w:rsidRPr="00B63687">
        <w:rPr>
          <w:sz w:val="20"/>
        </w:rPr>
        <w:t xml:space="preserve">pregnant women, persons with a medical </w:t>
      </w:r>
      <w:r>
        <w:rPr>
          <w:sz w:val="20"/>
        </w:rPr>
        <w:t>pre-conditions, elderly, person</w:t>
      </w:r>
      <w:r w:rsidRPr="00B63687">
        <w:rPr>
          <w:sz w:val="20"/>
        </w:rPr>
        <w:t xml:space="preserve"> suffering from mental illness…)</w:t>
      </w:r>
      <w:r>
        <w:rPr>
          <w:sz w:val="20"/>
        </w:rPr>
        <w:t xml:space="preserve"> in order to protect them from infection with SARS-Cov-2</w:t>
      </w:r>
      <w:r w:rsidRPr="00B63687">
        <w:rPr>
          <w:sz w:val="20"/>
        </w:rPr>
        <w:t>.</w:t>
      </w:r>
    </w:p>
    <w:p w14:paraId="417ECCCC" w14:textId="19148C9C" w:rsidR="00691E18" w:rsidRDefault="00691E18" w:rsidP="008F0760">
      <w:pPr>
        <w:pStyle w:val="Heading3"/>
        <w:jc w:val="both"/>
      </w:pPr>
      <w:r w:rsidRPr="00691E18">
        <w:t>Direct advice to vulnerable populations</w:t>
      </w:r>
    </w:p>
    <w:p w14:paraId="4462F6F7" w14:textId="5B2C1ECB" w:rsidR="00B63687" w:rsidRPr="00B63687" w:rsidRDefault="00B63687" w:rsidP="008F0760">
      <w:pPr>
        <w:jc w:val="both"/>
        <w:rPr>
          <w:sz w:val="20"/>
        </w:rPr>
      </w:pPr>
      <w:r w:rsidRPr="00B63687">
        <w:rPr>
          <w:sz w:val="20"/>
        </w:rPr>
        <w:t>The government provide</w:t>
      </w:r>
      <w:r>
        <w:rPr>
          <w:sz w:val="20"/>
        </w:rPr>
        <w:t>s</w:t>
      </w:r>
      <w:r w:rsidRPr="00B63687">
        <w:rPr>
          <w:sz w:val="20"/>
        </w:rPr>
        <w:t xml:space="preserve"> information or guideline specifically to vulnerable persons (pregnant women, persons with a medical </w:t>
      </w:r>
      <w:r>
        <w:rPr>
          <w:sz w:val="20"/>
        </w:rPr>
        <w:t>pre-conditions, elderly, person</w:t>
      </w:r>
      <w:r w:rsidRPr="00B63687">
        <w:rPr>
          <w:sz w:val="20"/>
        </w:rPr>
        <w:t xml:space="preserve"> suffering from mental illness…).</w:t>
      </w:r>
    </w:p>
    <w:p w14:paraId="51E7ED0B" w14:textId="7C3EB0BB" w:rsidR="00691E18" w:rsidRDefault="00691E18" w:rsidP="008F0760">
      <w:pPr>
        <w:pStyle w:val="Heading3"/>
        <w:jc w:val="both"/>
      </w:pPr>
      <w:r w:rsidRPr="00691E18">
        <w:t>Direct government communication</w:t>
      </w:r>
    </w:p>
    <w:p w14:paraId="0C0F0041" w14:textId="23D63BDF" w:rsidR="00572D74" w:rsidRPr="00572D74" w:rsidRDefault="00572D74" w:rsidP="008F0760">
      <w:pPr>
        <w:jc w:val="both"/>
        <w:rPr>
          <w:sz w:val="20"/>
        </w:rPr>
      </w:pPr>
      <w:r w:rsidRPr="00572D7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439FE1CF" w:rsidR="00691E18" w:rsidRDefault="00691E18" w:rsidP="008F0760">
      <w:pPr>
        <w:pStyle w:val="Heading3"/>
        <w:jc w:val="both"/>
      </w:pPr>
      <w:r w:rsidRPr="00691E18">
        <w:t>Encourage donation for covid19 crisis</w:t>
      </w:r>
    </w:p>
    <w:p w14:paraId="67A69AFD" w14:textId="08FB432A" w:rsidR="002562B7" w:rsidRPr="002562B7" w:rsidRDefault="002562B7" w:rsidP="002562B7">
      <w:r>
        <w:t xml:space="preserve">The government or local institutions call for </w:t>
      </w:r>
    </w:p>
    <w:p w14:paraId="26902C78" w14:textId="2DA2DDBA" w:rsidR="00691E18" w:rsidRDefault="00691E18" w:rsidP="008F0760">
      <w:pPr>
        <w:pStyle w:val="Heading3"/>
        <w:jc w:val="both"/>
      </w:pPr>
      <w:r w:rsidRPr="00691E18">
        <w:t>Encourage environmental disinfection</w:t>
      </w:r>
    </w:p>
    <w:p w14:paraId="02FAFCE7" w14:textId="77777777" w:rsidR="00691E18" w:rsidRPr="00691E18" w:rsidRDefault="00691E18" w:rsidP="008F0760">
      <w:pPr>
        <w:pStyle w:val="Heading3"/>
        <w:jc w:val="both"/>
      </w:pPr>
      <w:r w:rsidRPr="00691E18">
        <w:t>Encourage hand hygiene</w:t>
      </w:r>
    </w:p>
    <w:p w14:paraId="5C20F43F" w14:textId="46172CF2" w:rsidR="00691E18" w:rsidRDefault="00691E18" w:rsidP="008F0760">
      <w:pPr>
        <w:pStyle w:val="Heading3"/>
        <w:jc w:val="both"/>
      </w:pPr>
      <w:r w:rsidRPr="00691E18">
        <w:t>Encourage self-initiated quarantine</w:t>
      </w:r>
    </w:p>
    <w:p w14:paraId="02242299" w14:textId="6AE14EFA" w:rsidR="00A87160" w:rsidRPr="00A87160" w:rsidRDefault="00A87160" w:rsidP="008F0760">
      <w:pPr>
        <w:jc w:val="both"/>
        <w:rPr>
          <w:sz w:val="20"/>
        </w:rPr>
      </w:pPr>
      <w:r w:rsidRPr="00A87160">
        <w:rPr>
          <w:sz w:val="20"/>
        </w:rPr>
        <w:t xml:space="preserve">Encourage self-initiated </w:t>
      </w:r>
      <w:proofErr w:type="gramStart"/>
      <w:r w:rsidRPr="00A87160">
        <w:rPr>
          <w:sz w:val="20"/>
        </w:rPr>
        <w:t>quarantine for certain</w:t>
      </w:r>
      <w:proofErr w:type="gramEnd"/>
      <w:r w:rsidRPr="00A87160">
        <w:rPr>
          <w:sz w:val="20"/>
        </w:rPr>
        <w:t xml:space="preserve"> populations, i.e. anyone returning from a foreign country, contact persons, contacts and suspected cases, for people who attended a service at </w:t>
      </w:r>
      <w:proofErr w:type="spellStart"/>
      <w:r w:rsidRPr="00A87160">
        <w:rPr>
          <w:sz w:val="20"/>
        </w:rPr>
        <w:t>Shincheonji</w:t>
      </w:r>
      <w:proofErr w:type="spellEnd"/>
      <w:r w:rsidRPr="00A87160">
        <w:rPr>
          <w:sz w:val="20"/>
        </w:rPr>
        <w:t xml:space="preserve"> Church, for people who visited </w:t>
      </w:r>
      <w:proofErr w:type="spellStart"/>
      <w:r w:rsidRPr="00A87160">
        <w:rPr>
          <w:sz w:val="20"/>
        </w:rPr>
        <w:t>Cheongdo</w:t>
      </w:r>
      <w:proofErr w:type="spellEnd"/>
      <w:r w:rsidRPr="00A87160">
        <w:rPr>
          <w:sz w:val="20"/>
        </w:rPr>
        <w:t xml:space="preserve"> </w:t>
      </w:r>
      <w:proofErr w:type="spellStart"/>
      <w:r w:rsidRPr="00A87160">
        <w:rPr>
          <w:sz w:val="20"/>
        </w:rPr>
        <w:t>Daenam</w:t>
      </w:r>
      <w:proofErr w:type="spellEnd"/>
      <w:r w:rsidRPr="00A87160">
        <w:rPr>
          <w:sz w:val="20"/>
        </w:rPr>
        <w:t xml:space="preserve"> hospital, </w:t>
      </w:r>
      <w:proofErr w:type="spellStart"/>
      <w:r w:rsidRPr="00A87160">
        <w:rPr>
          <w:sz w:val="20"/>
        </w:rPr>
        <w:t>travelers</w:t>
      </w:r>
      <w:proofErr w:type="spellEnd"/>
      <w:r w:rsidRPr="00A87160">
        <w:rPr>
          <w:sz w:val="20"/>
        </w:rPr>
        <w:t xml:space="preserve"> returning from high risk areas. This is a non-binding </w:t>
      </w:r>
      <w:proofErr w:type="gramStart"/>
      <w:r w:rsidRPr="00A87160">
        <w:rPr>
          <w:sz w:val="20"/>
        </w:rPr>
        <w:t>measures</w:t>
      </w:r>
      <w:proofErr w:type="gramEnd"/>
      <w:r w:rsidRPr="00A87160">
        <w:rPr>
          <w:sz w:val="20"/>
        </w:rPr>
        <w:t xml:space="preserve"> (only recommendation).</w:t>
      </w:r>
    </w:p>
    <w:p w14:paraId="1CA65B9D" w14:textId="609FCDEC" w:rsidR="00691E18" w:rsidRDefault="00691E18" w:rsidP="008F0760">
      <w:pPr>
        <w:pStyle w:val="Heading3"/>
        <w:jc w:val="both"/>
      </w:pPr>
      <w:r w:rsidRPr="00691E18">
        <w:t>Encourage stay at home</w:t>
      </w:r>
    </w:p>
    <w:p w14:paraId="6DABAF5F" w14:textId="4BD025A9" w:rsidR="00A87160" w:rsidRPr="00A87160" w:rsidRDefault="00A87160" w:rsidP="008F0760">
      <w:pPr>
        <w:jc w:val="both"/>
        <w:rPr>
          <w:sz w:val="20"/>
        </w:rPr>
      </w:pPr>
      <w:r w:rsidRPr="00A87160">
        <w:rPr>
          <w:sz w:val="20"/>
        </w:rPr>
        <w:t xml:space="preserve">The population </w:t>
      </w:r>
      <w:proofErr w:type="gramStart"/>
      <w:r w:rsidRPr="00A87160">
        <w:rPr>
          <w:sz w:val="20"/>
        </w:rPr>
        <w:t>is advised</w:t>
      </w:r>
      <w:proofErr w:type="gramEnd"/>
      <w:r w:rsidRPr="00A87160">
        <w:rPr>
          <w:sz w:val="20"/>
        </w:rPr>
        <w:t xml:space="preserve"> to stay at home (the term is specified in the text).</w:t>
      </w:r>
    </w:p>
    <w:p w14:paraId="3D6AB9C2" w14:textId="4286E5AB" w:rsidR="00B520EA" w:rsidRPr="00691E18" w:rsidRDefault="00B520EA" w:rsidP="008F0760">
      <w:pPr>
        <w:pStyle w:val="Heading3"/>
        <w:jc w:val="both"/>
      </w:pPr>
      <w:r w:rsidRPr="00B520EA">
        <w:t>Discourage non-essential travels</w:t>
      </w:r>
    </w:p>
    <w:p w14:paraId="35155859" w14:textId="1A64F44E" w:rsidR="00691E18" w:rsidRDefault="00691E18" w:rsidP="008F0760">
      <w:pPr>
        <w:pStyle w:val="Heading3"/>
        <w:jc w:val="both"/>
      </w:pPr>
      <w:r w:rsidRPr="00691E18">
        <w:t>Encourage to call before medical visit</w:t>
      </w:r>
    </w:p>
    <w:p w14:paraId="2DFD16F3" w14:textId="7D906F99" w:rsidR="00CB6FBA" w:rsidRPr="00CB6FBA" w:rsidRDefault="00CB6FBA" w:rsidP="00CB6FBA">
      <w:r>
        <w:t xml:space="preserve">The population </w:t>
      </w:r>
      <w:proofErr w:type="gramStart"/>
      <w:r>
        <w:t>is advised</w:t>
      </w:r>
      <w:proofErr w:type="gramEnd"/>
      <w:r>
        <w:t xml:space="preserve"> to not go to the doc</w:t>
      </w:r>
    </w:p>
    <w:p w14:paraId="34782D4F" w14:textId="09666966" w:rsidR="00691E18" w:rsidRDefault="00691E18" w:rsidP="008F0760">
      <w:pPr>
        <w:pStyle w:val="Heading3"/>
        <w:jc w:val="both"/>
      </w:pPr>
      <w:r w:rsidRPr="00691E18">
        <w:lastRenderedPageBreak/>
        <w:t>Encourage vaccination against respiratory diseases other than covid19</w:t>
      </w:r>
    </w:p>
    <w:p w14:paraId="38E61F22" w14:textId="29D2E341" w:rsidR="00CB6FBA" w:rsidRPr="00CB6FBA" w:rsidRDefault="00CB6FBA" w:rsidP="00CB6FBA">
      <w:pPr>
        <w:rPr>
          <w:sz w:val="20"/>
        </w:rPr>
      </w:pPr>
      <w:r w:rsidRPr="00CB6FBA">
        <w:rPr>
          <w:sz w:val="20"/>
        </w:rPr>
        <w:t>Communication campaign to promote vaccination against r</w:t>
      </w:r>
      <w:r>
        <w:rPr>
          <w:sz w:val="20"/>
        </w:rPr>
        <w:t>espiratory diseases other than C</w:t>
      </w:r>
      <w:r w:rsidRPr="00CB6FBA">
        <w:rPr>
          <w:sz w:val="20"/>
        </w:rPr>
        <w:t>ovid</w:t>
      </w:r>
      <w:r>
        <w:rPr>
          <w:sz w:val="20"/>
        </w:rPr>
        <w:t>-</w:t>
      </w:r>
      <w:r w:rsidRPr="00CB6FBA">
        <w:rPr>
          <w:sz w:val="20"/>
        </w:rPr>
        <w:t>19, e.g. vaccination against influenza or pneumococci.</w:t>
      </w:r>
    </w:p>
    <w:p w14:paraId="533CF1BC" w14:textId="0B41A3C8" w:rsidR="00691E18" w:rsidRDefault="00691E18" w:rsidP="008F0760">
      <w:pPr>
        <w:pStyle w:val="Heading3"/>
        <w:jc w:val="both"/>
      </w:pPr>
      <w:r w:rsidRPr="00691E18">
        <w:t>Foster community assistance</w:t>
      </w:r>
    </w:p>
    <w:p w14:paraId="7034EBE5" w14:textId="1B49C2C4" w:rsidR="00A87160" w:rsidRPr="00A87160" w:rsidRDefault="00A87160" w:rsidP="008F0760">
      <w:pPr>
        <w:jc w:val="both"/>
        <w:rPr>
          <w:sz w:val="20"/>
        </w:rPr>
      </w:pPr>
      <w:r w:rsidRPr="00A87160">
        <w:rPr>
          <w:sz w:val="20"/>
        </w:rPr>
        <w:t xml:space="preserve">The government encourages the citizens to look after each other and to check on the most vulnerable. Some initiatives/projects </w:t>
      </w:r>
      <w:proofErr w:type="gramStart"/>
      <w:r w:rsidRPr="00A87160">
        <w:rPr>
          <w:sz w:val="20"/>
        </w:rPr>
        <w:t>are launched</w:t>
      </w:r>
      <w:proofErr w:type="gramEnd"/>
      <w:r w:rsidRPr="00A87160">
        <w:rPr>
          <w:sz w:val="20"/>
        </w:rPr>
        <w:t xml:space="preserve"> for this objective.</w:t>
      </w:r>
    </w:p>
    <w:p w14:paraId="49050B4E" w14:textId="3A04DBF8" w:rsidR="00691E18" w:rsidRDefault="00691E18" w:rsidP="008F0760">
      <w:pPr>
        <w:pStyle w:val="Heading3"/>
        <w:jc w:val="both"/>
      </w:pPr>
      <w:r w:rsidRPr="00691E18">
        <w:t>Guidelines</w:t>
      </w:r>
    </w:p>
    <w:p w14:paraId="3D88749F" w14:textId="77C18C4D" w:rsidR="00691E18" w:rsidRDefault="00691E18" w:rsidP="008F0760">
      <w:pPr>
        <w:pStyle w:val="Heading3"/>
        <w:jc w:val="both"/>
      </w:pPr>
      <w:r w:rsidRPr="00691E18">
        <w:t>Implement communication tool</w:t>
      </w:r>
    </w:p>
    <w:p w14:paraId="57306187" w14:textId="53CF0A61" w:rsidR="00A87160" w:rsidRPr="00A87160" w:rsidRDefault="00A87160" w:rsidP="008F0760">
      <w:pPr>
        <w:jc w:val="both"/>
        <w:rPr>
          <w:sz w:val="20"/>
        </w:rPr>
      </w:pPr>
      <w:r w:rsidRPr="00A87160">
        <w:rPr>
          <w:sz w:val="20"/>
        </w:rPr>
        <w:t>The governments develops and gives access to tools enabling the public to follow the course of the epidemic (dashboard) or to provide the public with some information (SMS, app).</w:t>
      </w:r>
    </w:p>
    <w:p w14:paraId="67779B2C" w14:textId="00F7A920" w:rsidR="00691E18" w:rsidRDefault="00691E18" w:rsidP="008F0760">
      <w:pPr>
        <w:pStyle w:val="Heading3"/>
        <w:jc w:val="both"/>
      </w:pPr>
      <w:r w:rsidRPr="00691E18">
        <w:t>Information about travels</w:t>
      </w:r>
    </w:p>
    <w:p w14:paraId="6CB50432" w14:textId="77777777" w:rsidR="00691E18" w:rsidRPr="00691E18" w:rsidRDefault="00691E18" w:rsidP="008F0760">
      <w:pPr>
        <w:pStyle w:val="Heading3"/>
        <w:jc w:val="both"/>
      </w:pPr>
      <w:r w:rsidRPr="00691E18">
        <w:t>Information bulletin</w:t>
      </w:r>
    </w:p>
    <w:p w14:paraId="381FD7D0" w14:textId="71CE65F0" w:rsidR="00691E18" w:rsidRDefault="00691E18" w:rsidP="008F0760">
      <w:pPr>
        <w:pStyle w:val="Heading3"/>
        <w:jc w:val="both"/>
      </w:pPr>
      <w:r w:rsidRPr="00691E18">
        <w:t>Information campaign</w:t>
      </w:r>
    </w:p>
    <w:p w14:paraId="3FFC2225" w14:textId="64E09CDF" w:rsidR="00691E18" w:rsidRDefault="00691E18" w:rsidP="008F0760">
      <w:pPr>
        <w:pStyle w:val="Heading3"/>
        <w:jc w:val="both"/>
      </w:pPr>
      <w:r w:rsidRPr="00691E18">
        <w:t>Promote health check if respiratory symptoms</w:t>
      </w:r>
    </w:p>
    <w:p w14:paraId="17EF0FCD" w14:textId="783E8290" w:rsidR="003A2C94" w:rsidRPr="003A2C94" w:rsidRDefault="003A2C94" w:rsidP="003A2C94">
      <w:pPr>
        <w:rPr>
          <w:sz w:val="20"/>
        </w:rPr>
      </w:pPr>
      <w:r w:rsidRPr="003A2C94">
        <w:rPr>
          <w:sz w:val="20"/>
        </w:rPr>
        <w:t>The government advises the population to get a medical check in case of respiratory symptoms.</w:t>
      </w:r>
    </w:p>
    <w:p w14:paraId="16298CD2" w14:textId="1123B425" w:rsidR="00691E18" w:rsidRDefault="00691E18" w:rsidP="008F0760">
      <w:pPr>
        <w:pStyle w:val="Heading3"/>
        <w:jc w:val="both"/>
      </w:pPr>
      <w:r w:rsidRPr="00691E18">
        <w:t>Promote hygiene measures and social distancing</w:t>
      </w:r>
    </w:p>
    <w:p w14:paraId="21C29D3A" w14:textId="45146A7E" w:rsidR="003A2C94" w:rsidRPr="003A2C94" w:rsidRDefault="003A2C94" w:rsidP="003A2C94">
      <w:pPr>
        <w:jc w:val="both"/>
        <w:rPr>
          <w:sz w:val="20"/>
        </w:rPr>
      </w:pPr>
      <w:r w:rsidRPr="003A2C94">
        <w:rPr>
          <w:sz w:val="20"/>
        </w:rPr>
        <w:t>The government gives recommendations on how to behave in public with regard to social distancing and hygiene measures.</w:t>
      </w:r>
    </w:p>
    <w:p w14:paraId="04ED7AAF" w14:textId="3B463452" w:rsidR="00B520EA" w:rsidRDefault="00B520EA" w:rsidP="008F0760">
      <w:pPr>
        <w:pStyle w:val="Heading3"/>
        <w:jc w:val="both"/>
      </w:pPr>
      <w:r w:rsidRPr="00B520EA">
        <w:t>Promote self-health check</w:t>
      </w:r>
    </w:p>
    <w:p w14:paraId="0F5211BF" w14:textId="64A4659C" w:rsidR="003A2C94" w:rsidRPr="003A2C94" w:rsidRDefault="003A2C94" w:rsidP="003A2C94">
      <w:pPr>
        <w:rPr>
          <w:sz w:val="20"/>
        </w:rPr>
      </w:pPr>
      <w:r w:rsidRPr="003A2C94">
        <w:rPr>
          <w:sz w:val="20"/>
        </w:rPr>
        <w:t>The government advises the population to conduct health self-assessment (sometimes via online tool or app).</w:t>
      </w:r>
    </w:p>
    <w:p w14:paraId="5D33447E" w14:textId="7FF4763F" w:rsidR="00B520EA" w:rsidRDefault="00B520EA" w:rsidP="008F0760">
      <w:pPr>
        <w:pStyle w:val="Heading3"/>
        <w:jc w:val="both"/>
      </w:pPr>
      <w:r w:rsidRPr="00B520EA">
        <w:t>Promote self-initiated isolation of people with mild respiratory symptoms</w:t>
      </w:r>
    </w:p>
    <w:p w14:paraId="60695EAC" w14:textId="512240FD" w:rsidR="002211E7" w:rsidRPr="002211E7" w:rsidRDefault="002211E7" w:rsidP="002211E7">
      <w:pPr>
        <w:rPr>
          <w:sz w:val="20"/>
        </w:rPr>
      </w:pPr>
      <w:r w:rsidRPr="002211E7">
        <w:rPr>
          <w:sz w:val="20"/>
        </w:rPr>
        <w:t>The government advises those with mild respiratory symptoms to stay at home and avoid contact with others.</w:t>
      </w:r>
    </w:p>
    <w:p w14:paraId="3FA21EEA" w14:textId="40F60257" w:rsidR="00B520EA" w:rsidRDefault="00B520EA" w:rsidP="008F0760">
      <w:pPr>
        <w:pStyle w:val="Heading3"/>
        <w:jc w:val="both"/>
      </w:pPr>
      <w:r w:rsidRPr="00B520EA">
        <w:t>Promote social distancing measures</w:t>
      </w:r>
    </w:p>
    <w:p w14:paraId="38C48B76" w14:textId="607C0F9F" w:rsidR="002211E7" w:rsidRPr="002211E7" w:rsidRDefault="002211E7" w:rsidP="002211E7">
      <w:r w:rsidRPr="003A2C94">
        <w:rPr>
          <w:sz w:val="20"/>
        </w:rPr>
        <w:t>The government gives recommendations on how to behave in public with regard to social distancing</w:t>
      </w:r>
      <w:r>
        <w:rPr>
          <w:sz w:val="20"/>
        </w:rPr>
        <w:t>.</w:t>
      </w:r>
    </w:p>
    <w:p w14:paraId="74A83647" w14:textId="12702E2A" w:rsidR="00B520EA" w:rsidRDefault="00B520EA" w:rsidP="008F0760">
      <w:pPr>
        <w:pStyle w:val="Heading3"/>
        <w:jc w:val="both"/>
      </w:pPr>
      <w:r w:rsidRPr="00B520EA">
        <w:t>Promote telemedicine</w:t>
      </w:r>
    </w:p>
    <w:p w14:paraId="74A7CE35" w14:textId="188729F1" w:rsidR="002211E7" w:rsidRPr="002211E7" w:rsidRDefault="002211E7" w:rsidP="002211E7">
      <w:pPr>
        <w:rPr>
          <w:sz w:val="20"/>
        </w:rPr>
      </w:pPr>
      <w:r w:rsidRPr="002211E7">
        <w:rPr>
          <w:sz w:val="20"/>
        </w:rPr>
        <w:t>The government advocates the use of remote health care.</w:t>
      </w:r>
    </w:p>
    <w:p w14:paraId="63B965C3" w14:textId="1460D486" w:rsidR="00B520EA" w:rsidRDefault="00B520EA" w:rsidP="008F0760">
      <w:pPr>
        <w:pStyle w:val="Heading3"/>
        <w:jc w:val="both"/>
      </w:pPr>
      <w:r w:rsidRPr="00B520EA">
        <w:t>Promote testing</w:t>
      </w:r>
    </w:p>
    <w:p w14:paraId="61C5E794" w14:textId="02C996DB" w:rsidR="002211E7" w:rsidRPr="002211E7" w:rsidRDefault="002211E7" w:rsidP="002211E7">
      <w:pPr>
        <w:rPr>
          <w:sz w:val="20"/>
        </w:rPr>
      </w:pPr>
      <w:r w:rsidRPr="002211E7">
        <w:rPr>
          <w:sz w:val="20"/>
        </w:rPr>
        <w:t xml:space="preserve">The government encourages people to </w:t>
      </w:r>
      <w:proofErr w:type="gramStart"/>
      <w:r w:rsidRPr="002211E7">
        <w:rPr>
          <w:sz w:val="20"/>
        </w:rPr>
        <w:t>be tested</w:t>
      </w:r>
      <w:proofErr w:type="gramEnd"/>
      <w:r w:rsidRPr="002211E7">
        <w:rPr>
          <w:sz w:val="20"/>
        </w:rPr>
        <w:t xml:space="preserve"> for Covid-19.</w:t>
      </w:r>
    </w:p>
    <w:p w14:paraId="7F5812A8" w14:textId="2E0CC463" w:rsidR="00B520EA" w:rsidRDefault="00B520EA" w:rsidP="008F0760">
      <w:pPr>
        <w:pStyle w:val="Heading3"/>
        <w:jc w:val="both"/>
      </w:pPr>
      <w:r w:rsidRPr="00B520EA">
        <w:t>Promote workplace safety measures</w:t>
      </w:r>
    </w:p>
    <w:p w14:paraId="3AD6E035" w14:textId="08B2F8E6" w:rsidR="002211E7" w:rsidRPr="002211E7" w:rsidRDefault="002211E7" w:rsidP="002211E7">
      <w:pPr>
        <w:rPr>
          <w:sz w:val="20"/>
        </w:rPr>
      </w:pPr>
      <w:r w:rsidRPr="002211E7">
        <w:rPr>
          <w:sz w:val="20"/>
        </w:rPr>
        <w:t xml:space="preserve">The government recommends respecting </w:t>
      </w:r>
      <w:r w:rsidR="00B2101D">
        <w:rPr>
          <w:sz w:val="20"/>
        </w:rPr>
        <w:t>preventive</w:t>
      </w:r>
      <w:r w:rsidRPr="002211E7">
        <w:rPr>
          <w:sz w:val="20"/>
        </w:rPr>
        <w:t xml:space="preserve"> measures at work place.</w:t>
      </w:r>
    </w:p>
    <w:p w14:paraId="488D7A10" w14:textId="1C789E54" w:rsidR="00B520EA" w:rsidRDefault="00B520EA" w:rsidP="008F0760">
      <w:pPr>
        <w:pStyle w:val="Heading3"/>
        <w:jc w:val="both"/>
      </w:pPr>
      <w:r w:rsidRPr="00B520EA">
        <w:t>Raising awareness of children in schools</w:t>
      </w:r>
    </w:p>
    <w:p w14:paraId="5A5EB2FD" w14:textId="7D0FAB09" w:rsidR="002211E7" w:rsidRPr="00B2101D" w:rsidRDefault="002211E7" w:rsidP="002211E7">
      <w:pPr>
        <w:rPr>
          <w:sz w:val="20"/>
        </w:rPr>
      </w:pPr>
      <w:r w:rsidRPr="00B2101D">
        <w:rPr>
          <w:sz w:val="20"/>
        </w:rPr>
        <w:t>The government communicate</w:t>
      </w:r>
      <w:r w:rsidR="00B2101D" w:rsidRPr="00B2101D">
        <w:rPr>
          <w:sz w:val="20"/>
        </w:rPr>
        <w:t>s</w:t>
      </w:r>
      <w:r w:rsidRPr="00B2101D">
        <w:rPr>
          <w:sz w:val="20"/>
        </w:rPr>
        <w:t xml:space="preserve"> with children</w:t>
      </w:r>
      <w:r w:rsidR="00B2101D" w:rsidRPr="00B2101D">
        <w:rPr>
          <w:sz w:val="20"/>
        </w:rPr>
        <w:t xml:space="preserve"> in school to inform them about preventive measures.</w:t>
      </w:r>
    </w:p>
    <w:p w14:paraId="7227D53D" w14:textId="5D217D1E" w:rsidR="00B520EA" w:rsidRDefault="00B520EA" w:rsidP="008F0760">
      <w:pPr>
        <w:pStyle w:val="Heading3"/>
        <w:jc w:val="both"/>
      </w:pPr>
      <w:r w:rsidRPr="00B520EA">
        <w:t>Respiratory etiquette</w:t>
      </w:r>
    </w:p>
    <w:p w14:paraId="68C9C3AF" w14:textId="6CBFC9D4" w:rsidR="00B2101D" w:rsidRPr="00B2101D" w:rsidRDefault="00B2101D" w:rsidP="00B2101D">
      <w:pPr>
        <w:jc w:val="both"/>
        <w:rPr>
          <w:sz w:val="20"/>
        </w:rPr>
      </w:pPr>
      <w:r w:rsidRPr="00B2101D">
        <w:rPr>
          <w:sz w:val="20"/>
        </w:rPr>
        <w:t>The government recommends respecting respiratory etiquette, i.e. simple hygiene practices taken by people who are coughing or sneezing to prevent person-to-person transmission of respiratory infections</w:t>
      </w:r>
      <w:r w:rsidR="009C4FD9">
        <w:rPr>
          <w:sz w:val="20"/>
        </w:rPr>
        <w:t xml:space="preserve"> </w:t>
      </w:r>
      <w:r w:rsidR="009C4FD9">
        <w:rPr>
          <w:sz w:val="20"/>
        </w:rPr>
        <w:fldChar w:fldCharType="begin"/>
      </w:r>
      <w:r w:rsidR="009C4FD9">
        <w:rPr>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C4FD9">
        <w:rPr>
          <w:sz w:val="20"/>
        </w:rPr>
        <w:fldChar w:fldCharType="separate"/>
      </w:r>
      <w:r w:rsidR="009C4FD9">
        <w:rPr>
          <w:noProof/>
          <w:sz w:val="20"/>
        </w:rPr>
        <w:t>(World Health Organization 2019)</w:t>
      </w:r>
      <w:r w:rsidR="009C4FD9">
        <w:rPr>
          <w:sz w:val="20"/>
        </w:rPr>
        <w:fldChar w:fldCharType="end"/>
      </w:r>
      <w:r w:rsidRPr="00B2101D">
        <w:rPr>
          <w:sz w:val="20"/>
        </w:rPr>
        <w:t>.</w:t>
      </w:r>
    </w:p>
    <w:p w14:paraId="21EB6223" w14:textId="22636113" w:rsidR="00B520EA" w:rsidRDefault="00B520EA" w:rsidP="008F0760">
      <w:pPr>
        <w:pStyle w:val="Heading3"/>
        <w:jc w:val="both"/>
      </w:pPr>
      <w:r w:rsidRPr="00B520EA">
        <w:t>Safety during sport practice</w:t>
      </w:r>
    </w:p>
    <w:p w14:paraId="598FDD9C" w14:textId="09A21983" w:rsidR="009C4FD9" w:rsidRPr="009C4FD9" w:rsidRDefault="009C4FD9" w:rsidP="009C4FD9">
      <w:pPr>
        <w:rPr>
          <w:sz w:val="20"/>
        </w:rPr>
      </w:pPr>
      <w:r w:rsidRPr="009C4FD9">
        <w:rPr>
          <w:sz w:val="20"/>
        </w:rPr>
        <w:t>The government provides recommendations regarding preventive measures during sport activities.</w:t>
      </w:r>
    </w:p>
    <w:p w14:paraId="16CC7FCB" w14:textId="618F17A7" w:rsidR="00B520EA" w:rsidRDefault="00B520EA" w:rsidP="008F0760">
      <w:pPr>
        <w:pStyle w:val="Heading3"/>
        <w:jc w:val="both"/>
      </w:pPr>
      <w:r w:rsidRPr="00B520EA">
        <w:lastRenderedPageBreak/>
        <w:t>Strengthen communication capacities</w:t>
      </w:r>
    </w:p>
    <w:p w14:paraId="498B52CF" w14:textId="4E19276C" w:rsidR="00335EA0" w:rsidRPr="00335EA0" w:rsidRDefault="00335EA0" w:rsidP="008F0760">
      <w:pPr>
        <w:jc w:val="both"/>
        <w:rPr>
          <w:sz w:val="20"/>
        </w:rPr>
      </w:pPr>
      <w:r w:rsidRPr="00335EA0">
        <w:rPr>
          <w:sz w:val="20"/>
        </w:rPr>
        <w:t xml:space="preserve">The government provides some education to some persons who are the sent to different communities in order to increase the communication on Covid-19 and obtain therefore more understanding and compliance </w:t>
      </w:r>
      <w:r>
        <w:rPr>
          <w:sz w:val="20"/>
        </w:rPr>
        <w:t>from</w:t>
      </w:r>
      <w:r w:rsidRPr="00335EA0">
        <w:rPr>
          <w:sz w:val="20"/>
        </w:rPr>
        <w:t xml:space="preserve"> the population.</w:t>
      </w:r>
    </w:p>
    <w:p w14:paraId="4CFB633A" w14:textId="21A7C87D" w:rsidR="00B520EA" w:rsidRDefault="00B520EA" w:rsidP="008F0760">
      <w:pPr>
        <w:pStyle w:val="Heading2"/>
        <w:jc w:val="both"/>
      </w:pPr>
      <w:r w:rsidRPr="00B520EA">
        <w:t>Travel alert and warning</w:t>
      </w:r>
    </w:p>
    <w:p w14:paraId="3CC319BC" w14:textId="2D810BA7" w:rsidR="009A46B0" w:rsidRPr="00B804F0" w:rsidRDefault="009A46B0" w:rsidP="009A46B0">
      <w:pPr>
        <w:rPr>
          <w:sz w:val="20"/>
        </w:rPr>
      </w:pPr>
      <w:r w:rsidRPr="00B804F0">
        <w:rPr>
          <w:sz w:val="20"/>
        </w:rPr>
        <w:t>The government give</w:t>
      </w:r>
      <w:r w:rsidR="00B804F0" w:rsidRPr="00B804F0">
        <w:rPr>
          <w:sz w:val="20"/>
        </w:rPr>
        <w:t>s official</w:t>
      </w:r>
      <w:r w:rsidRPr="00B804F0">
        <w:rPr>
          <w:sz w:val="20"/>
        </w:rPr>
        <w:t xml:space="preserve"> travel advisories and inform</w:t>
      </w:r>
      <w:r w:rsidR="00B804F0" w:rsidRPr="00B804F0">
        <w:rPr>
          <w:sz w:val="20"/>
        </w:rPr>
        <w:t>s</w:t>
      </w:r>
      <w:r w:rsidRPr="00B804F0">
        <w:rPr>
          <w:sz w:val="20"/>
        </w:rPr>
        <w:t xml:space="preserve"> the population about the risk of traveling to other</w:t>
      </w:r>
      <w:r w:rsidR="00B804F0" w:rsidRPr="00B804F0">
        <w:rPr>
          <w:sz w:val="20"/>
        </w:rPr>
        <w:t xml:space="preserve"> countries (a level of alert </w:t>
      </w:r>
      <w:proofErr w:type="gramStart"/>
      <w:r w:rsidR="00B804F0" w:rsidRPr="00B804F0">
        <w:rPr>
          <w:sz w:val="20"/>
        </w:rPr>
        <w:t xml:space="preserve">can be </w:t>
      </w:r>
      <w:r w:rsidRPr="00B804F0">
        <w:rPr>
          <w:sz w:val="20"/>
        </w:rPr>
        <w:t>given</w:t>
      </w:r>
      <w:proofErr w:type="gramEnd"/>
      <w:r w:rsidRPr="00B804F0">
        <w:rPr>
          <w:sz w:val="20"/>
        </w:rPr>
        <w:t xml:space="preserve"> to the countries</w:t>
      </w:r>
      <w:r w:rsidR="00B804F0" w:rsidRPr="00B804F0">
        <w:rPr>
          <w:sz w:val="20"/>
        </w:rPr>
        <w:t>).</w:t>
      </w:r>
    </w:p>
    <w:p w14:paraId="3E447404" w14:textId="67F20433" w:rsidR="00B520EA" w:rsidRDefault="00B520EA" w:rsidP="008F0760">
      <w:pPr>
        <w:pStyle w:val="Heading3"/>
        <w:jc w:val="both"/>
      </w:pPr>
      <w:r>
        <w:t>Travel alert level 1 to 6</w:t>
      </w:r>
    </w:p>
    <w:p w14:paraId="2BA8D5D6" w14:textId="32911F5B" w:rsidR="00B804F0" w:rsidRPr="003B5102" w:rsidRDefault="00B804F0" w:rsidP="00B804F0">
      <w:pPr>
        <w:jc w:val="both"/>
        <w:rPr>
          <w:sz w:val="20"/>
        </w:rPr>
      </w:pPr>
      <w:r w:rsidRPr="00681FCE">
        <w:rPr>
          <w:sz w:val="20"/>
        </w:rPr>
        <w:t>The government provides information on the level of ale</w:t>
      </w:r>
      <w:r>
        <w:rPr>
          <w:sz w:val="20"/>
        </w:rPr>
        <w:t>rt for the different countries</w:t>
      </w:r>
      <w:r w:rsidRPr="00681FCE">
        <w:rPr>
          <w:sz w:val="20"/>
        </w:rPr>
        <w:t xml:space="preserve"> (countries </w:t>
      </w:r>
      <w:proofErr w:type="gramStart"/>
      <w:r w:rsidRPr="00681FCE">
        <w:rPr>
          <w:sz w:val="20"/>
        </w:rPr>
        <w:t>are specified</w:t>
      </w:r>
      <w:proofErr w:type="gramEnd"/>
      <w:r w:rsidRPr="00681FCE">
        <w:rPr>
          <w:sz w:val="20"/>
        </w:rPr>
        <w:t xml:space="preserve"> in the code).</w:t>
      </w:r>
      <w:r>
        <w:rPr>
          <w:sz w:val="20"/>
        </w:rPr>
        <w:t xml:space="preserve"> Security l</w:t>
      </w:r>
      <w:r w:rsidRPr="00693CBC">
        <w:rPr>
          <w:sz w:val="20"/>
        </w:rPr>
        <w:t xml:space="preserve">evel 1: </w:t>
      </w:r>
      <w:r w:rsidRPr="00B804F0">
        <w:rPr>
          <w:sz w:val="20"/>
        </w:rPr>
        <w:t>Good security standard</w:t>
      </w:r>
      <w:r>
        <w:rPr>
          <w:sz w:val="20"/>
        </w:rPr>
        <w:t>; Security l</w:t>
      </w:r>
      <w:r w:rsidRPr="00693CBC">
        <w:rPr>
          <w:sz w:val="20"/>
        </w:rPr>
        <w:t xml:space="preserve">evel 2: </w:t>
      </w:r>
      <w:r w:rsidRPr="00B804F0">
        <w:rPr>
          <w:sz w:val="20"/>
        </w:rPr>
        <w:t>Security risk</w:t>
      </w:r>
      <w:r w:rsidRPr="00693CBC">
        <w:rPr>
          <w:sz w:val="20"/>
        </w:rPr>
        <w:t xml:space="preserve"> </w:t>
      </w:r>
      <w:r>
        <w:rPr>
          <w:sz w:val="20"/>
        </w:rPr>
        <w:t>(i</w:t>
      </w:r>
      <w:r w:rsidRPr="00693CBC">
        <w:rPr>
          <w:sz w:val="20"/>
        </w:rPr>
        <w:t xml:space="preserve">ncreased </w:t>
      </w:r>
      <w:r>
        <w:rPr>
          <w:sz w:val="20"/>
        </w:rPr>
        <w:t>c</w:t>
      </w:r>
      <w:r w:rsidRPr="00693CBC">
        <w:rPr>
          <w:sz w:val="20"/>
        </w:rPr>
        <w:t>aution</w:t>
      </w:r>
      <w:r>
        <w:rPr>
          <w:sz w:val="20"/>
        </w:rPr>
        <w:t>); Security l</w:t>
      </w:r>
      <w:r w:rsidRPr="00693CBC">
        <w:rPr>
          <w:sz w:val="20"/>
        </w:rPr>
        <w:t xml:space="preserve">evel 3: </w:t>
      </w:r>
      <w:r w:rsidRPr="00B804F0">
        <w:rPr>
          <w:sz w:val="20"/>
        </w:rPr>
        <w:t>High security risk in a certain area</w:t>
      </w:r>
      <w:r>
        <w:rPr>
          <w:sz w:val="20"/>
        </w:rPr>
        <w:t xml:space="preserve"> (reconsider t</w:t>
      </w:r>
      <w:r w:rsidRPr="00693CBC">
        <w:rPr>
          <w:sz w:val="20"/>
        </w:rPr>
        <w:t>ravel</w:t>
      </w:r>
      <w:r>
        <w:rPr>
          <w:sz w:val="20"/>
        </w:rPr>
        <w:t>); Security l</w:t>
      </w:r>
      <w:r w:rsidRPr="00693CBC">
        <w:rPr>
          <w:sz w:val="20"/>
        </w:rPr>
        <w:t xml:space="preserve">evel 4: </w:t>
      </w:r>
      <w:r w:rsidR="003B5102" w:rsidRPr="003B5102">
        <w:rPr>
          <w:sz w:val="20"/>
        </w:rPr>
        <w:t>High security risk in a country</w:t>
      </w:r>
      <w:r>
        <w:rPr>
          <w:sz w:val="20"/>
        </w:rPr>
        <w:t>;</w:t>
      </w:r>
      <w:r w:rsidRPr="00B804F0">
        <w:t xml:space="preserve"> </w:t>
      </w:r>
      <w:r>
        <w:rPr>
          <w:sz w:val="20"/>
        </w:rPr>
        <w:t>Security l</w:t>
      </w:r>
      <w:r w:rsidRPr="00693CBC">
        <w:rPr>
          <w:sz w:val="20"/>
        </w:rPr>
        <w:t xml:space="preserve">evel </w:t>
      </w:r>
      <w:r>
        <w:rPr>
          <w:sz w:val="20"/>
        </w:rPr>
        <w:t xml:space="preserve">5: </w:t>
      </w:r>
      <w:r w:rsidR="003B5102" w:rsidRPr="003B5102">
        <w:rPr>
          <w:sz w:val="20"/>
        </w:rPr>
        <w:t>Partial travel warning for a specific area</w:t>
      </w:r>
      <w:r>
        <w:rPr>
          <w:sz w:val="20"/>
        </w:rPr>
        <w:t>; Security l</w:t>
      </w:r>
      <w:r w:rsidRPr="00693CBC">
        <w:rPr>
          <w:sz w:val="20"/>
        </w:rPr>
        <w:t xml:space="preserve">evel </w:t>
      </w:r>
      <w:r>
        <w:rPr>
          <w:sz w:val="20"/>
        </w:rPr>
        <w:t xml:space="preserve">6: </w:t>
      </w:r>
      <w:r w:rsidR="003B5102" w:rsidRPr="003B5102">
        <w:rPr>
          <w:sz w:val="20"/>
        </w:rPr>
        <w:t xml:space="preserve">Travel warning </w:t>
      </w:r>
      <w:r>
        <w:rPr>
          <w:sz w:val="20"/>
        </w:rPr>
        <w:t>(</w:t>
      </w:r>
      <w:r w:rsidRPr="00693CBC">
        <w:rPr>
          <w:sz w:val="20"/>
        </w:rPr>
        <w:t>highest travel warning</w:t>
      </w:r>
      <w:r>
        <w:rPr>
          <w:sz w:val="20"/>
        </w:rPr>
        <w:t xml:space="preserve">) </w:t>
      </w:r>
      <w:r w:rsidRPr="003B5102">
        <w:rPr>
          <w:sz w:val="20"/>
        </w:rPr>
        <w:t>(</w:t>
      </w:r>
      <w:hyperlink r:id="rId14" w:history="1">
        <w:r w:rsidRPr="003B5102">
          <w:rPr>
            <w:rStyle w:val="Hyperlink"/>
            <w:sz w:val="20"/>
          </w:rPr>
          <w:t>https://www.reisewarnung.net/en/worldmap</w:t>
        </w:r>
      </w:hyperlink>
      <w:r w:rsidR="003B5102" w:rsidRPr="003B5102">
        <w:rPr>
          <w:sz w:val="20"/>
        </w:rPr>
        <w:t xml:space="preserve">; </w:t>
      </w:r>
      <w:hyperlink r:id="rId15" w:history="1">
        <w:r w:rsidR="003B5102" w:rsidRPr="003B5102">
          <w:rPr>
            <w:rStyle w:val="Hyperlink"/>
            <w:sz w:val="20"/>
          </w:rPr>
          <w:t>https://www.bmeia.gv.at/reise-aufenthalt/reisewarnungen/</w:t>
        </w:r>
      </w:hyperlink>
      <w:r w:rsidRPr="003B5102">
        <w:rPr>
          <w:sz w:val="20"/>
        </w:rPr>
        <w:t>).</w:t>
      </w:r>
    </w:p>
    <w:p w14:paraId="29EDF35E" w14:textId="35609517" w:rsidR="00B520EA" w:rsidRDefault="00B520EA" w:rsidP="008F0760">
      <w:pPr>
        <w:pStyle w:val="Heading3"/>
        <w:jc w:val="both"/>
      </w:pPr>
      <w:r>
        <w:t>Warning against travel to and return from high risk areas</w:t>
      </w:r>
    </w:p>
    <w:p w14:paraId="5544507F" w14:textId="38D0FA5E" w:rsidR="00B804F0" w:rsidRPr="00B804F0" w:rsidRDefault="00B804F0" w:rsidP="00B804F0">
      <w:r w:rsidRPr="00693CBC">
        <w:rPr>
          <w:sz w:val="20"/>
        </w:rPr>
        <w:t>Official notice in which a government warns its citizens not to travel to a particular country or</w:t>
      </w:r>
      <w:r>
        <w:rPr>
          <w:sz w:val="20"/>
        </w:rPr>
        <w:t xml:space="preserve"> region because it is dangerous</w:t>
      </w:r>
      <w:r w:rsidRPr="00681FCE">
        <w:rPr>
          <w:sz w:val="20"/>
        </w:rPr>
        <w:t xml:space="preserve"> (countries </w:t>
      </w:r>
      <w:proofErr w:type="gramStart"/>
      <w:r w:rsidRPr="00681FCE">
        <w:rPr>
          <w:sz w:val="20"/>
        </w:rPr>
        <w:t>are specified</w:t>
      </w:r>
      <w:proofErr w:type="gramEnd"/>
      <w:r w:rsidRPr="00681FCE">
        <w:rPr>
          <w:sz w:val="20"/>
        </w:rPr>
        <w:t xml:space="preserve"> in the code).</w:t>
      </w:r>
    </w:p>
    <w:p w14:paraId="69FAB659" w14:textId="77777777" w:rsidR="00C00AE5" w:rsidRDefault="00C00AE5" w:rsidP="008F0760">
      <w:pPr>
        <w:pStyle w:val="Heading1"/>
        <w:jc w:val="both"/>
      </w:pPr>
      <w:r>
        <w:t>Social distancing</w:t>
      </w:r>
    </w:p>
    <w:p w14:paraId="523270B6" w14:textId="77777777"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8F0760">
      <w:pPr>
        <w:pStyle w:val="Heading2"/>
        <w:jc w:val="both"/>
      </w:pPr>
      <w:r w:rsidRPr="003C6E25">
        <w:t>Clos</w:t>
      </w:r>
      <w:r>
        <w:t>ure of educational institutions</w:t>
      </w:r>
    </w:p>
    <w:p w14:paraId="46AB1904" w14:textId="77777777" w:rsidR="00E70554" w:rsidRDefault="00E70554" w:rsidP="008F0760">
      <w:pPr>
        <w:jc w:val="both"/>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5A7C7C5F" w14:textId="0B02A93B" w:rsidR="00401F4E" w:rsidRPr="00401F4E" w:rsidRDefault="00FD4AF3" w:rsidP="008F0760">
      <w:pPr>
        <w:pStyle w:val="Heading2"/>
        <w:jc w:val="both"/>
      </w:pPr>
      <w:r>
        <w:t>Mass gathering cancellation</w:t>
      </w:r>
    </w:p>
    <w:p w14:paraId="00F557CA" w14:textId="0022EAD2" w:rsid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6749F83D" w14:textId="00EB2D8C" w:rsidR="00401F4E" w:rsidRPr="00401F4E" w:rsidRDefault="003B5102" w:rsidP="008F0760">
      <w:pPr>
        <w:pStyle w:val="Default"/>
        <w:spacing w:line="259" w:lineRule="auto"/>
        <w:jc w:val="both"/>
        <w:rPr>
          <w:rFonts w:asciiTheme="minorHAnsi" w:hAnsiTheme="minorHAnsi" w:cstheme="minorHAnsi"/>
          <w:color w:val="211D1E"/>
          <w:sz w:val="20"/>
          <w:szCs w:val="22"/>
        </w:rPr>
      </w:pPr>
      <w:r>
        <w:rPr>
          <w:rFonts w:asciiTheme="minorHAnsi" w:hAnsiTheme="minorHAnsi" w:cstheme="minorHAnsi"/>
          <w:color w:val="000000" w:themeColor="text1"/>
          <w:sz w:val="20"/>
        </w:rPr>
        <w:t>Note: mass gathering =</w:t>
      </w:r>
      <w:r w:rsidR="00401F4E" w:rsidRPr="00401F4E">
        <w:rPr>
          <w:rFonts w:asciiTheme="minorHAnsi" w:hAnsiTheme="minorHAnsi" w:cstheme="minorHAnsi"/>
          <w:color w:val="000000" w:themeColor="text1"/>
          <w:sz w:val="20"/>
        </w:rPr>
        <w:t xml:space="preserve"> </w:t>
      </w:r>
      <w:r w:rsidR="00401F4E" w:rsidRPr="00401F4E">
        <w:rPr>
          <w:rFonts w:asciiTheme="minorHAnsi" w:hAnsiTheme="minorHAnsi" w:cstheme="minorHAnsi"/>
          <w:color w:val="211D1E"/>
          <w:sz w:val="20"/>
          <w:szCs w:val="22"/>
        </w:rPr>
        <w:t xml:space="preserve">Group events such as concerts, festivals, and sporting events bring people into close contact for extended periods </w: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 </w:instrTex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DATA </w:instrText>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end"/>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separate"/>
      </w:r>
      <w:r w:rsidR="00401F4E" w:rsidRPr="00401F4E">
        <w:rPr>
          <w:rFonts w:asciiTheme="minorHAnsi" w:hAnsiTheme="minorHAnsi" w:cstheme="minorHAnsi"/>
          <w:noProof/>
          <w:color w:val="211D1E"/>
          <w:sz w:val="20"/>
          <w:szCs w:val="22"/>
        </w:rPr>
        <w:t>(Qualls et al. 2017)</w:t>
      </w:r>
      <w:r w:rsidR="00401F4E" w:rsidRPr="00401F4E">
        <w:rPr>
          <w:rFonts w:asciiTheme="minorHAnsi" w:hAnsiTheme="minorHAnsi" w:cstheme="minorHAnsi"/>
          <w:color w:val="211D1E"/>
          <w:sz w:val="20"/>
          <w:szCs w:val="22"/>
        </w:rPr>
        <w:fldChar w:fldCharType="end"/>
      </w:r>
      <w:r w:rsidR="00401F4E">
        <w:rPr>
          <w:rFonts w:asciiTheme="minorHAnsi" w:hAnsiTheme="minorHAnsi" w:cstheme="minorHAnsi"/>
          <w:color w:val="211D1E"/>
          <w:sz w:val="20"/>
          <w:szCs w:val="22"/>
        </w:rPr>
        <w:t>.</w:t>
      </w:r>
    </w:p>
    <w:p w14:paraId="31C9ACCA" w14:textId="77777777" w:rsidR="00702E29" w:rsidRPr="00702E29" w:rsidRDefault="00702E29" w:rsidP="008F0760">
      <w:pPr>
        <w:pStyle w:val="Heading3"/>
        <w:jc w:val="both"/>
      </w:pPr>
      <w:r w:rsidRPr="00702E29">
        <w:lastRenderedPageBreak/>
        <w:t xml:space="preserve">Closure of adult </w:t>
      </w:r>
      <w:proofErr w:type="spellStart"/>
      <w:r w:rsidRPr="00702E29">
        <w:t>daycare</w:t>
      </w:r>
      <w:proofErr w:type="spellEnd"/>
      <w:r w:rsidRPr="00702E29">
        <w:t xml:space="preserve"> facilities</w:t>
      </w:r>
    </w:p>
    <w:p w14:paraId="20F694DB" w14:textId="77777777" w:rsidR="00702E29" w:rsidRPr="00702E29" w:rsidRDefault="00702E29" w:rsidP="008F0760">
      <w:pPr>
        <w:pStyle w:val="Heading3"/>
        <w:jc w:val="both"/>
      </w:pPr>
      <w:r w:rsidRPr="00702E29">
        <w:t>Closure of discotheques</w:t>
      </w:r>
    </w:p>
    <w:p w14:paraId="2EB9565F" w14:textId="77777777" w:rsidR="00702E29" w:rsidRPr="00702E29" w:rsidRDefault="00702E29" w:rsidP="008F0760">
      <w:pPr>
        <w:pStyle w:val="Heading3"/>
        <w:jc w:val="both"/>
      </w:pPr>
      <w:r w:rsidRPr="00702E29">
        <w:t>Closure of markets</w:t>
      </w:r>
    </w:p>
    <w:p w14:paraId="173358ED" w14:textId="77777777" w:rsidR="00702E29" w:rsidRPr="00702E29" w:rsidRDefault="00702E29" w:rsidP="008F0760">
      <w:pPr>
        <w:pStyle w:val="Heading3"/>
        <w:jc w:val="both"/>
      </w:pPr>
      <w:r w:rsidRPr="00702E29">
        <w:t>Closure of non-essential public places</w:t>
      </w:r>
    </w:p>
    <w:p w14:paraId="27E72A7B" w14:textId="77777777" w:rsidR="00702E29" w:rsidRPr="00702E29" w:rsidRDefault="00702E29" w:rsidP="008F0760">
      <w:pPr>
        <w:pStyle w:val="Heading3"/>
        <w:jc w:val="both"/>
      </w:pPr>
      <w:r w:rsidRPr="00702E29">
        <w:t>Closure of non-essential working places</w:t>
      </w:r>
    </w:p>
    <w:p w14:paraId="6A5574DE" w14:textId="77777777" w:rsidR="00702E29" w:rsidRPr="00702E29" w:rsidRDefault="00702E29" w:rsidP="008F0760">
      <w:pPr>
        <w:pStyle w:val="Heading3"/>
        <w:jc w:val="both"/>
      </w:pPr>
      <w:r w:rsidRPr="00702E29">
        <w:t>Complete prohibition of gathering</w:t>
      </w:r>
    </w:p>
    <w:p w14:paraId="6B714DB9" w14:textId="77777777" w:rsidR="00702E29" w:rsidRPr="00702E29" w:rsidRDefault="00702E29" w:rsidP="008F0760">
      <w:pPr>
        <w:pStyle w:val="Heading3"/>
        <w:jc w:val="both"/>
      </w:pPr>
      <w:r w:rsidRPr="00702E29">
        <w:t>Conferences, meetings, trade fairs, etc.</w:t>
      </w:r>
    </w:p>
    <w:p w14:paraId="74BFB3AE" w14:textId="77777777" w:rsidR="00702E29" w:rsidRPr="00702E29" w:rsidRDefault="00702E29" w:rsidP="008F0760">
      <w:pPr>
        <w:pStyle w:val="Heading3"/>
        <w:jc w:val="both"/>
      </w:pPr>
      <w:r w:rsidRPr="00702E29">
        <w:t>Cultural places and events</w:t>
      </w:r>
    </w:p>
    <w:p w14:paraId="795D159D" w14:textId="77777777" w:rsidR="00702E29" w:rsidRPr="00702E29" w:rsidRDefault="00702E29" w:rsidP="008F0760">
      <w:pPr>
        <w:pStyle w:val="Heading3"/>
        <w:jc w:val="both"/>
      </w:pPr>
      <w:r w:rsidRPr="00702E29">
        <w:t>Festivals, faith-based events</w:t>
      </w:r>
    </w:p>
    <w:p w14:paraId="03132E89" w14:textId="77777777" w:rsidR="00702E29" w:rsidRPr="00702E29" w:rsidRDefault="00702E29" w:rsidP="008F0760">
      <w:pPr>
        <w:pStyle w:val="Heading3"/>
        <w:jc w:val="both"/>
      </w:pPr>
      <w:r w:rsidRPr="00702E29">
        <w:t>Implement e-learning</w:t>
      </w:r>
    </w:p>
    <w:p w14:paraId="11ECF30C" w14:textId="77777777" w:rsidR="00702E29" w:rsidRPr="00702E29" w:rsidRDefault="00702E29" w:rsidP="008F0760">
      <w:pPr>
        <w:pStyle w:val="Heading3"/>
        <w:jc w:val="both"/>
      </w:pPr>
      <w:r w:rsidRPr="00702E29">
        <w:t>Indoor activities</w:t>
      </w:r>
    </w:p>
    <w:p w14:paraId="38B760A7" w14:textId="77777777" w:rsidR="00702E29" w:rsidRPr="00702E29" w:rsidRDefault="00702E29" w:rsidP="008F0760">
      <w:pPr>
        <w:pStyle w:val="Heading3"/>
        <w:jc w:val="both"/>
      </w:pPr>
      <w:r w:rsidRPr="00702E29">
        <w:t>Measures for elections</w:t>
      </w:r>
    </w:p>
    <w:p w14:paraId="6E03AB3A" w14:textId="77777777" w:rsidR="00702E29" w:rsidRPr="00702E29" w:rsidRDefault="00702E29" w:rsidP="008F0760">
      <w:pPr>
        <w:pStyle w:val="Heading3"/>
        <w:jc w:val="both"/>
      </w:pPr>
      <w:r w:rsidRPr="00702E29">
        <w:t>Outdoor activities</w:t>
      </w:r>
    </w:p>
    <w:p w14:paraId="1DCCB1A1" w14:textId="77777777" w:rsidR="00702E29" w:rsidRPr="00702E29" w:rsidRDefault="00702E29" w:rsidP="008F0760">
      <w:pPr>
        <w:pStyle w:val="Heading3"/>
        <w:jc w:val="both"/>
      </w:pPr>
      <w:r w:rsidRPr="00702E29">
        <w:t>Places of worship</w:t>
      </w:r>
    </w:p>
    <w:p w14:paraId="50C73425" w14:textId="77777777" w:rsidR="00702E29" w:rsidRPr="00702E29" w:rsidRDefault="00702E29" w:rsidP="008F0760">
      <w:pPr>
        <w:pStyle w:val="Heading3"/>
        <w:jc w:val="both"/>
      </w:pPr>
      <w:r w:rsidRPr="00702E29">
        <w:t>Public events</w:t>
      </w:r>
    </w:p>
    <w:p w14:paraId="0528544C" w14:textId="77777777" w:rsidR="00702E29" w:rsidRPr="00702E29" w:rsidRDefault="00702E29" w:rsidP="008F0760">
      <w:pPr>
        <w:pStyle w:val="Heading3"/>
        <w:jc w:val="both"/>
      </w:pPr>
      <w:r w:rsidRPr="00702E29">
        <w:t>Sport events</w:t>
      </w:r>
    </w:p>
    <w:p w14:paraId="5697181C" w14:textId="7736ADD0" w:rsidR="00401F4E" w:rsidRDefault="00702E29" w:rsidP="008F0760">
      <w:pPr>
        <w:pStyle w:val="Heading3"/>
        <w:jc w:val="both"/>
      </w:pPr>
      <w:r w:rsidRPr="00702E29">
        <w:t>Unspecified</w:t>
      </w:r>
    </w:p>
    <w:p w14:paraId="34A2EED9" w14:textId="65E72188" w:rsidR="002F4B3E" w:rsidRDefault="002F4B3E" w:rsidP="008F0760">
      <w:pPr>
        <w:pStyle w:val="Heading2"/>
        <w:jc w:val="both"/>
      </w:pPr>
      <w:r w:rsidRPr="002F4B3E">
        <w:t>Measures for public transport</w:t>
      </w:r>
    </w:p>
    <w:p w14:paraId="6EFE3DCA" w14:textId="2CA34EDB" w:rsidR="00E53E06" w:rsidRPr="00E53E06" w:rsidRDefault="00E53E06" w:rsidP="00E53E06">
      <w:pPr>
        <w:jc w:val="both"/>
        <w:rPr>
          <w:sz w:val="20"/>
        </w:rPr>
      </w:pPr>
      <w:r w:rsidRPr="00E53E06">
        <w:rPr>
          <w:sz w:val="20"/>
        </w:rPr>
        <w:t>Measures implemented in the public transports (buses, trains, subways, inter-city trains, tramways) to prevent contamination with Covid-19.</w:t>
      </w:r>
    </w:p>
    <w:p w14:paraId="16BFD8FC" w14:textId="1014F9AF" w:rsidR="002F4B3E" w:rsidRDefault="002F4B3E" w:rsidP="008F0760">
      <w:pPr>
        <w:pStyle w:val="Heading3"/>
        <w:jc w:val="both"/>
      </w:pPr>
      <w:r>
        <w:t>Implement cashless payments in public transport</w:t>
      </w:r>
    </w:p>
    <w:p w14:paraId="0FBB650D" w14:textId="5341600E" w:rsidR="00E53E06" w:rsidRPr="00E53E06" w:rsidRDefault="00E53E06" w:rsidP="00E53E06">
      <w:pPr>
        <w:rPr>
          <w:sz w:val="20"/>
        </w:rPr>
      </w:pPr>
      <w:r w:rsidRPr="00E53E06">
        <w:rPr>
          <w:sz w:val="20"/>
        </w:rPr>
        <w:t>Payments on contactless cards or through mobile payment providers should be preferred or are mandatory.</w:t>
      </w:r>
    </w:p>
    <w:p w14:paraId="51AD7025" w14:textId="0E0ED51A" w:rsidR="002F4B3E" w:rsidRDefault="002F4B3E" w:rsidP="008F0760">
      <w:pPr>
        <w:pStyle w:val="Heading3"/>
        <w:jc w:val="both"/>
      </w:pPr>
      <w:r>
        <w:t>Implement the 2m distance</w:t>
      </w:r>
    </w:p>
    <w:p w14:paraId="6A11FC04" w14:textId="5251F6FC" w:rsidR="00E53E06" w:rsidRPr="00280307" w:rsidRDefault="00E53E06" w:rsidP="00E53E06">
      <w:pPr>
        <w:rPr>
          <w:sz w:val="20"/>
        </w:rPr>
      </w:pPr>
      <w:r w:rsidRPr="00280307">
        <w:rPr>
          <w:sz w:val="20"/>
        </w:rPr>
        <w:t>Practic</w:t>
      </w:r>
      <w:r w:rsidR="00280307" w:rsidRPr="00280307">
        <w:rPr>
          <w:sz w:val="20"/>
        </w:rPr>
        <w:t xml:space="preserve">al actions are taken to keep </w:t>
      </w:r>
      <w:proofErr w:type="gramStart"/>
      <w:r w:rsidR="00280307" w:rsidRPr="00280307">
        <w:rPr>
          <w:sz w:val="20"/>
        </w:rPr>
        <w:t xml:space="preserve">2 </w:t>
      </w:r>
      <w:r w:rsidRPr="00280307">
        <w:rPr>
          <w:sz w:val="20"/>
        </w:rPr>
        <w:t>meter</w:t>
      </w:r>
      <w:proofErr w:type="gramEnd"/>
      <w:r w:rsidRPr="00280307">
        <w:rPr>
          <w:sz w:val="20"/>
        </w:rPr>
        <w:t xml:space="preserve"> distance between people, for example</w:t>
      </w:r>
      <w:r w:rsidR="00280307" w:rsidRPr="00280307">
        <w:rPr>
          <w:sz w:val="20"/>
        </w:rPr>
        <w:t xml:space="preserve"> stickers on the floor.</w:t>
      </w:r>
    </w:p>
    <w:p w14:paraId="3E215D01" w14:textId="2D7D0EB8" w:rsidR="002F4B3E" w:rsidRDefault="002F4B3E" w:rsidP="008F0760">
      <w:pPr>
        <w:pStyle w:val="Heading3"/>
        <w:jc w:val="both"/>
      </w:pPr>
      <w:r>
        <w:t>Increase service</w:t>
      </w:r>
    </w:p>
    <w:p w14:paraId="31AA7546" w14:textId="002CDB07" w:rsidR="00280307" w:rsidRPr="00280307" w:rsidRDefault="00280307" w:rsidP="00280307">
      <w:pPr>
        <w:rPr>
          <w:sz w:val="20"/>
        </w:rPr>
      </w:pPr>
      <w:r w:rsidRPr="00280307">
        <w:rPr>
          <w:sz w:val="20"/>
        </w:rPr>
        <w:t xml:space="preserve">The frequency of buses/trains/subways/tramways… </w:t>
      </w:r>
      <w:proofErr w:type="gramStart"/>
      <w:r w:rsidRPr="00280307">
        <w:rPr>
          <w:sz w:val="20"/>
        </w:rPr>
        <w:t>is increased</w:t>
      </w:r>
      <w:proofErr w:type="gramEnd"/>
      <w:r w:rsidRPr="00280307">
        <w:rPr>
          <w:sz w:val="20"/>
        </w:rPr>
        <w:t xml:space="preserve"> in order to reduce the density of people in public transport.</w:t>
      </w:r>
    </w:p>
    <w:p w14:paraId="24CB4985" w14:textId="53DB3AF0" w:rsidR="002F4B3E" w:rsidRDefault="002F4B3E" w:rsidP="008F0760">
      <w:pPr>
        <w:pStyle w:val="Heading3"/>
        <w:jc w:val="both"/>
      </w:pPr>
      <w:r>
        <w:t>Specific measures to avoid congestion</w:t>
      </w:r>
    </w:p>
    <w:p w14:paraId="1C70E727" w14:textId="57A94AFD" w:rsidR="00280307" w:rsidRPr="00280307" w:rsidRDefault="00280307" w:rsidP="00280307">
      <w:pPr>
        <w:jc w:val="both"/>
        <w:rPr>
          <w:sz w:val="20"/>
        </w:rPr>
      </w:pPr>
      <w:r w:rsidRPr="00280307">
        <w:rPr>
          <w:sz w:val="20"/>
        </w:rPr>
        <w:t>This includes measures that aim to avoid that people stand in line or that the distance between people is &lt;2 m. E.g. front and back doors are open for the passengers to get in the bus.</w:t>
      </w:r>
    </w:p>
    <w:p w14:paraId="5F35804E" w14:textId="50D91FB9" w:rsidR="00FD4AF3" w:rsidRDefault="00FD4AF3" w:rsidP="008F0760">
      <w:pPr>
        <w:pStyle w:val="Heading2"/>
        <w:jc w:val="both"/>
      </w:pPr>
      <w:r w:rsidRPr="003C6E25">
        <w:t>M</w:t>
      </w:r>
      <w:r>
        <w:t>easures for special populations</w:t>
      </w:r>
    </w:p>
    <w:p w14:paraId="22880959" w14:textId="77777777"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8F0760">
      <w:pPr>
        <w:pStyle w:val="Heading2"/>
        <w:jc w:val="both"/>
      </w:pPr>
      <w:r w:rsidRPr="00F463B5">
        <w:t xml:space="preserve">Return </w:t>
      </w:r>
      <w:r>
        <w:t xml:space="preserve">operation </w:t>
      </w:r>
      <w:r w:rsidR="002F4B3E">
        <w:t>of nationals</w:t>
      </w:r>
    </w:p>
    <w:p w14:paraId="7FA9577C" w14:textId="0711733F" w:rsidR="00F463B5" w:rsidRPr="00CB16A1" w:rsidRDefault="00F463B5" w:rsidP="008F0760">
      <w:pPr>
        <w:jc w:val="both"/>
        <w:rPr>
          <w:sz w:val="20"/>
        </w:rPr>
      </w:pPr>
      <w:r w:rsidRPr="00CB16A1">
        <w:rPr>
          <w:sz w:val="20"/>
        </w:rPr>
        <w:t>The gov</w:t>
      </w:r>
      <w:r w:rsidR="009A53C6">
        <w:rPr>
          <w:sz w:val="20"/>
        </w:rPr>
        <w:t xml:space="preserve">ernment operates charter flights or any other transport means </w:t>
      </w:r>
      <w:r w:rsidRPr="00CB16A1">
        <w:rPr>
          <w:sz w:val="20"/>
        </w:rPr>
        <w:t>to enable nationals abroad to come back to their country.</w:t>
      </w:r>
    </w:p>
    <w:p w14:paraId="1F1DEDD0" w14:textId="75F1FE31" w:rsidR="00F463B5" w:rsidRDefault="00F463B5" w:rsidP="008F0760">
      <w:pPr>
        <w:pStyle w:val="Heading2"/>
        <w:jc w:val="both"/>
      </w:pPr>
      <w:r>
        <w:lastRenderedPageBreak/>
        <w:t>Small gathering cancellation</w:t>
      </w:r>
    </w:p>
    <w:p w14:paraId="5A38FFC1" w14:textId="07B70C56" w:rsidR="00F463B5" w:rsidRDefault="00F463B5" w:rsidP="008F0760">
      <w:pPr>
        <w:jc w:val="both"/>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377FFD89" w14:textId="14AEA527" w:rsidR="00702E29" w:rsidRDefault="00702E29" w:rsidP="008F0760">
      <w:pPr>
        <w:pStyle w:val="Heading3"/>
        <w:jc w:val="both"/>
      </w:pPr>
      <w:r w:rsidRPr="00702E29">
        <w:t>Closure of non-essential shops</w:t>
      </w:r>
    </w:p>
    <w:p w14:paraId="0B028976" w14:textId="36D82599" w:rsidR="00280307" w:rsidRPr="00280307" w:rsidRDefault="00280307" w:rsidP="00280307">
      <w:r>
        <w:t>Non-essential shops include</w:t>
      </w:r>
    </w:p>
    <w:p w14:paraId="442E47D6" w14:textId="77777777" w:rsidR="00702E29" w:rsidRPr="00702E29" w:rsidRDefault="00702E29" w:rsidP="008F0760">
      <w:pPr>
        <w:pStyle w:val="Heading3"/>
        <w:jc w:val="both"/>
      </w:pPr>
      <w:r w:rsidRPr="00702E29">
        <w:lastRenderedPageBreak/>
        <w:t>Closure of restaurants/bars/cafes</w:t>
      </w:r>
    </w:p>
    <w:p w14:paraId="3E86B921" w14:textId="10E2FCC4" w:rsidR="00702E29" w:rsidRPr="00702E29" w:rsidRDefault="00702E29" w:rsidP="008F0760">
      <w:pPr>
        <w:pStyle w:val="Heading3"/>
        <w:jc w:val="both"/>
      </w:pPr>
      <w:r w:rsidRPr="00702E29">
        <w:t>Closure of short-term accom</w:t>
      </w:r>
      <w:r>
        <w:t>m</w:t>
      </w:r>
      <w:r w:rsidRPr="00702E29">
        <w:t>odation</w:t>
      </w:r>
    </w:p>
    <w:p w14:paraId="5178FF67" w14:textId="77777777" w:rsidR="00702E29" w:rsidRPr="00702E29" w:rsidRDefault="00702E29" w:rsidP="008F0760">
      <w:pPr>
        <w:pStyle w:val="Heading3"/>
        <w:jc w:val="both"/>
      </w:pPr>
      <w:r w:rsidRPr="00702E29">
        <w:t>Closure of student dormitories</w:t>
      </w:r>
    </w:p>
    <w:p w14:paraId="29EAF925" w14:textId="77777777" w:rsidR="00702E29" w:rsidRPr="00702E29" w:rsidRDefault="00702E29" w:rsidP="008F0760">
      <w:pPr>
        <w:pStyle w:val="Heading3"/>
        <w:jc w:val="both"/>
      </w:pPr>
      <w:r w:rsidRPr="00702E29">
        <w:t>Complete prohibition of gathering</w:t>
      </w:r>
    </w:p>
    <w:p w14:paraId="3664DB68" w14:textId="77777777" w:rsidR="00702E29" w:rsidRPr="00702E29" w:rsidRDefault="00702E29" w:rsidP="008F0760">
      <w:pPr>
        <w:pStyle w:val="Heading3"/>
        <w:jc w:val="both"/>
      </w:pPr>
      <w:r w:rsidRPr="00702E29">
        <w:t>Implement part-time work</w:t>
      </w:r>
    </w:p>
    <w:p w14:paraId="5943DD49" w14:textId="77777777" w:rsidR="00702E29" w:rsidRPr="00702E29" w:rsidRDefault="00702E29" w:rsidP="008F0760">
      <w:pPr>
        <w:pStyle w:val="Heading3"/>
        <w:jc w:val="both"/>
      </w:pPr>
      <w:r w:rsidRPr="00702E29">
        <w:t>Mandatory 2m distance in public spaces</w:t>
      </w:r>
    </w:p>
    <w:p w14:paraId="1B8D16F5" w14:textId="77777777" w:rsidR="00702E29" w:rsidRPr="00702E29" w:rsidRDefault="00702E29" w:rsidP="008F0760">
      <w:pPr>
        <w:pStyle w:val="Heading3"/>
        <w:jc w:val="both"/>
      </w:pPr>
      <w:r w:rsidRPr="00702E29">
        <w:t>Mandatory home office</w:t>
      </w:r>
    </w:p>
    <w:p w14:paraId="0EB67BE4" w14:textId="77777777" w:rsidR="00702E29" w:rsidRPr="00702E29" w:rsidRDefault="00702E29" w:rsidP="008F0760">
      <w:pPr>
        <w:pStyle w:val="Heading3"/>
        <w:jc w:val="both"/>
      </w:pPr>
      <w:r w:rsidRPr="00702E29">
        <w:t>Non-critical court operations suspended</w:t>
      </w:r>
    </w:p>
    <w:p w14:paraId="09BB86DD" w14:textId="77777777" w:rsidR="00702E29" w:rsidRPr="00702E29" w:rsidRDefault="00702E29" w:rsidP="008F0760">
      <w:pPr>
        <w:pStyle w:val="Heading3"/>
        <w:jc w:val="both"/>
      </w:pPr>
      <w:r w:rsidRPr="00702E29">
        <w:t>Reduce close physical contact in workplaces</w:t>
      </w:r>
    </w:p>
    <w:p w14:paraId="7A318620" w14:textId="77777777" w:rsidR="00702E29" w:rsidRPr="00702E29" w:rsidRDefault="00702E29" w:rsidP="008F0760">
      <w:pPr>
        <w:pStyle w:val="Heading3"/>
        <w:jc w:val="both"/>
      </w:pPr>
      <w:r w:rsidRPr="00702E29">
        <w:t>Remote Psychotherapy Consultation</w:t>
      </w:r>
    </w:p>
    <w:p w14:paraId="1460F7D1" w14:textId="58F38285" w:rsidR="00702E29" w:rsidRDefault="00702E29" w:rsidP="008F0760">
      <w:pPr>
        <w:pStyle w:val="Heading3"/>
        <w:jc w:val="both"/>
      </w:pPr>
      <w:r w:rsidRPr="00702E29">
        <w:t>Restriction on private and familial events</w:t>
      </w:r>
    </w:p>
    <w:p w14:paraId="57DB59F9" w14:textId="77777777" w:rsidR="00FD4AF3" w:rsidRDefault="00FD4AF3" w:rsidP="008F0760">
      <w:pPr>
        <w:pStyle w:val="Heading2"/>
        <w:jc w:val="both"/>
      </w:pPr>
      <w:r w:rsidRPr="003C6E25">
        <w:t>Special meas</w:t>
      </w:r>
      <w:r>
        <w:t>ures for certain establishments</w:t>
      </w:r>
    </w:p>
    <w:p w14:paraId="470F083D" w14:textId="77777777" w:rsidR="002622C1" w:rsidRDefault="002622C1" w:rsidP="008F0760">
      <w:pPr>
        <w:pStyle w:val="Heading3"/>
        <w:jc w:val="both"/>
        <w:rPr>
          <w:rFonts w:asciiTheme="minorHAnsi" w:eastAsiaTheme="minorHAnsi" w:hAnsiTheme="minorHAnsi" w:cstheme="minorHAnsi"/>
          <w:color w:val="000000" w:themeColor="text1"/>
          <w:sz w:val="20"/>
          <w:szCs w:val="22"/>
        </w:rPr>
      </w:pPr>
      <w:r w:rsidRPr="002622C1">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0D0B74" w:rsidRDefault="000D0B74" w:rsidP="008F0760">
      <w:pPr>
        <w:pStyle w:val="Heading3"/>
        <w:jc w:val="both"/>
      </w:pPr>
      <w:r w:rsidRPr="000D0B74">
        <w:t>Aircrafts and airports</w:t>
      </w:r>
    </w:p>
    <w:p w14:paraId="5A5BF497" w14:textId="77777777" w:rsidR="000D0B74" w:rsidRPr="000D0B74" w:rsidRDefault="000D0B74" w:rsidP="008F0760">
      <w:pPr>
        <w:pStyle w:val="Heading3"/>
        <w:jc w:val="both"/>
      </w:pPr>
      <w:r w:rsidRPr="000D0B74">
        <w:t>Alcohol sellers</w:t>
      </w:r>
    </w:p>
    <w:p w14:paraId="14C322D2" w14:textId="77777777" w:rsidR="000D0B74" w:rsidRPr="000D0B74" w:rsidRDefault="000D0B74" w:rsidP="008F0760">
      <w:pPr>
        <w:pStyle w:val="Heading3"/>
        <w:jc w:val="both"/>
      </w:pPr>
      <w:r w:rsidRPr="000D0B74">
        <w:t>City hall</w:t>
      </w:r>
    </w:p>
    <w:p w14:paraId="1D1B7D3A" w14:textId="77777777" w:rsidR="000D0B74" w:rsidRPr="000D0B74" w:rsidRDefault="000D0B74" w:rsidP="008F0760">
      <w:pPr>
        <w:pStyle w:val="Heading3"/>
        <w:jc w:val="both"/>
      </w:pPr>
      <w:r w:rsidRPr="000D0B74">
        <w:t xml:space="preserve">Closure of adult </w:t>
      </w:r>
      <w:proofErr w:type="spellStart"/>
      <w:r w:rsidRPr="000D0B74">
        <w:t>daycare</w:t>
      </w:r>
      <w:proofErr w:type="spellEnd"/>
      <w:r w:rsidRPr="000D0B74">
        <w:t xml:space="preserve"> facilities</w:t>
      </w:r>
    </w:p>
    <w:p w14:paraId="429FD09E" w14:textId="77777777" w:rsidR="000D0B74" w:rsidRPr="000D0B74" w:rsidRDefault="000D0B74" w:rsidP="008F0760">
      <w:pPr>
        <w:pStyle w:val="Heading3"/>
        <w:jc w:val="both"/>
      </w:pPr>
      <w:r w:rsidRPr="000D0B74">
        <w:t>Decongestion of administrative institutions</w:t>
      </w:r>
    </w:p>
    <w:p w14:paraId="0813203C" w14:textId="0B7D23D8" w:rsidR="000D0B74" w:rsidRPr="000D0B74" w:rsidRDefault="000D0B74" w:rsidP="008F0760">
      <w:pPr>
        <w:pStyle w:val="Heading3"/>
        <w:jc w:val="both"/>
      </w:pPr>
      <w:r w:rsidRPr="000D0B74">
        <w:t>Emergen</w:t>
      </w:r>
      <w:r w:rsidR="006E5E1B">
        <w:t>c</w:t>
      </w:r>
      <w:r w:rsidRPr="000D0B74">
        <w:t>y rooms hospitals</w:t>
      </w:r>
    </w:p>
    <w:p w14:paraId="60C84150" w14:textId="77777777" w:rsidR="000D0B74" w:rsidRPr="000D0B74" w:rsidRDefault="000D0B74" w:rsidP="008F0760">
      <w:pPr>
        <w:pStyle w:val="Heading3"/>
        <w:jc w:val="both"/>
      </w:pPr>
      <w:r w:rsidRPr="000D0B74">
        <w:t>Entertainment venues</w:t>
      </w:r>
    </w:p>
    <w:p w14:paraId="7D7E77A5" w14:textId="77777777" w:rsidR="000D0B74" w:rsidRPr="000D0B74" w:rsidRDefault="000D0B74" w:rsidP="008F0760">
      <w:pPr>
        <w:pStyle w:val="Heading3"/>
        <w:jc w:val="both"/>
      </w:pPr>
      <w:r w:rsidRPr="000D0B74">
        <w:t>Essential businesses and operations</w:t>
      </w:r>
    </w:p>
    <w:p w14:paraId="77C0F01F" w14:textId="77777777" w:rsidR="000D0B74" w:rsidRPr="000D0B74" w:rsidRDefault="000D0B74" w:rsidP="008F0760">
      <w:pPr>
        <w:pStyle w:val="Heading3"/>
        <w:jc w:val="both"/>
      </w:pPr>
      <w:r w:rsidRPr="000D0B74">
        <w:t>Essential shops</w:t>
      </w:r>
    </w:p>
    <w:p w14:paraId="3FC8C6C7" w14:textId="7B670304" w:rsidR="000D0B74" w:rsidRPr="000D0B74" w:rsidRDefault="000D0B74" w:rsidP="008F0760">
      <w:pPr>
        <w:pStyle w:val="Heading3"/>
        <w:jc w:val="both"/>
      </w:pPr>
      <w:r w:rsidRPr="000D0B74">
        <w:t>Establishments open to the public</w:t>
      </w:r>
    </w:p>
    <w:p w14:paraId="147EA154" w14:textId="77777777" w:rsidR="000D0B74" w:rsidRPr="000D0B74" w:rsidRDefault="000D0B74" w:rsidP="008F0760">
      <w:pPr>
        <w:pStyle w:val="Heading3"/>
        <w:jc w:val="both"/>
      </w:pPr>
      <w:r w:rsidRPr="000D0B74">
        <w:t>Food services</w:t>
      </w:r>
    </w:p>
    <w:p w14:paraId="58FFCF9B" w14:textId="77777777" w:rsidR="000D0B74" w:rsidRPr="000D0B74" w:rsidRDefault="000D0B74" w:rsidP="008F0760">
      <w:pPr>
        <w:pStyle w:val="Heading3"/>
        <w:jc w:val="both"/>
      </w:pPr>
      <w:r w:rsidRPr="000D0B74">
        <w:t>Grocery stores</w:t>
      </w:r>
    </w:p>
    <w:p w14:paraId="68CC6112" w14:textId="77777777" w:rsidR="000D0B74" w:rsidRPr="000D0B74" w:rsidRDefault="000D0B74" w:rsidP="008F0760">
      <w:pPr>
        <w:pStyle w:val="Heading3"/>
        <w:jc w:val="both"/>
      </w:pPr>
      <w:r w:rsidRPr="000D0B74">
        <w:t>Implement the 2m distance</w:t>
      </w:r>
    </w:p>
    <w:p w14:paraId="03B4E1BC" w14:textId="77777777" w:rsidR="000D0B74" w:rsidRPr="000D0B74" w:rsidRDefault="000D0B74" w:rsidP="008F0760">
      <w:pPr>
        <w:pStyle w:val="Heading3"/>
        <w:jc w:val="both"/>
      </w:pPr>
      <w:r w:rsidRPr="000D0B74">
        <w:t>Measure for cashless payments</w:t>
      </w:r>
    </w:p>
    <w:p w14:paraId="4D4495E1" w14:textId="77777777" w:rsidR="000D0B74" w:rsidRPr="000D0B74" w:rsidRDefault="000D0B74" w:rsidP="008F0760">
      <w:pPr>
        <w:pStyle w:val="Heading3"/>
        <w:jc w:val="both"/>
      </w:pPr>
      <w:r w:rsidRPr="000D0B74">
        <w:t>Museums, events</w:t>
      </w:r>
    </w:p>
    <w:p w14:paraId="5B36B580" w14:textId="77777777" w:rsidR="000D0B74" w:rsidRPr="000D0B74" w:rsidRDefault="000D0B74" w:rsidP="008F0760">
      <w:pPr>
        <w:pStyle w:val="Heading3"/>
        <w:jc w:val="both"/>
      </w:pPr>
      <w:r w:rsidRPr="000D0B74">
        <w:t>Non-essential shops</w:t>
      </w:r>
    </w:p>
    <w:p w14:paraId="5CDDC464" w14:textId="77777777" w:rsidR="000D0B74" w:rsidRPr="000D0B74" w:rsidRDefault="000D0B74" w:rsidP="008F0760">
      <w:pPr>
        <w:pStyle w:val="Heading3"/>
        <w:jc w:val="both"/>
      </w:pPr>
      <w:r w:rsidRPr="000D0B74">
        <w:t>Places of worship</w:t>
      </w:r>
    </w:p>
    <w:p w14:paraId="42C428D0" w14:textId="77777777" w:rsidR="000D0B74" w:rsidRPr="000D0B74" w:rsidRDefault="000D0B74" w:rsidP="008F0760">
      <w:pPr>
        <w:pStyle w:val="Heading3"/>
        <w:jc w:val="both"/>
      </w:pPr>
      <w:r w:rsidRPr="000D0B74">
        <w:t>Post offices</w:t>
      </w:r>
    </w:p>
    <w:p w14:paraId="7A5E9065" w14:textId="77777777" w:rsidR="000D0B74" w:rsidRPr="000D0B74" w:rsidRDefault="000D0B74" w:rsidP="008F0760">
      <w:pPr>
        <w:pStyle w:val="Heading3"/>
        <w:jc w:val="both"/>
      </w:pPr>
      <w:r w:rsidRPr="000D0B74">
        <w:t xml:space="preserve">Prisons and youth detention </w:t>
      </w:r>
      <w:proofErr w:type="spellStart"/>
      <w:r w:rsidRPr="000D0B74">
        <w:t>centers</w:t>
      </w:r>
      <w:proofErr w:type="spellEnd"/>
    </w:p>
    <w:p w14:paraId="18D674EB" w14:textId="77777777" w:rsidR="000D0B74" w:rsidRPr="000D0B74" w:rsidRDefault="000D0B74" w:rsidP="008F0760">
      <w:pPr>
        <w:pStyle w:val="Heading3"/>
        <w:jc w:val="both"/>
      </w:pPr>
      <w:r w:rsidRPr="000D0B74">
        <w:t>Public utility companies</w:t>
      </w:r>
    </w:p>
    <w:p w14:paraId="76502985" w14:textId="77777777" w:rsidR="000D0B74" w:rsidRPr="000D0B74" w:rsidRDefault="000D0B74" w:rsidP="008F0760">
      <w:pPr>
        <w:pStyle w:val="Heading3"/>
        <w:jc w:val="both"/>
      </w:pPr>
      <w:r w:rsidRPr="000D0B74">
        <w:t>Residential social institutions</w:t>
      </w:r>
    </w:p>
    <w:p w14:paraId="7C55BE76" w14:textId="77777777" w:rsidR="000D0B74" w:rsidRPr="000D0B74" w:rsidRDefault="000D0B74" w:rsidP="008F0760">
      <w:pPr>
        <w:pStyle w:val="Heading3"/>
        <w:jc w:val="both"/>
      </w:pPr>
      <w:r w:rsidRPr="000D0B74">
        <w:t>Restaurants</w:t>
      </w:r>
    </w:p>
    <w:p w14:paraId="0078AB7C" w14:textId="77777777" w:rsidR="000D0B74" w:rsidRPr="000D0B74" w:rsidRDefault="000D0B74" w:rsidP="008F0760">
      <w:pPr>
        <w:pStyle w:val="Heading3"/>
        <w:jc w:val="both"/>
      </w:pPr>
      <w:r w:rsidRPr="000D0B74">
        <w:t>Restriction in number of people in child care settings</w:t>
      </w:r>
    </w:p>
    <w:p w14:paraId="305755D7" w14:textId="77777777" w:rsidR="000D0B74" w:rsidRPr="000D0B74" w:rsidRDefault="000D0B74" w:rsidP="008F0760">
      <w:pPr>
        <w:pStyle w:val="Heading3"/>
        <w:jc w:val="both"/>
      </w:pPr>
      <w:r w:rsidRPr="000D0B74">
        <w:t>Short-term accommodation: partial closure</w:t>
      </w:r>
    </w:p>
    <w:p w14:paraId="2184EFE0" w14:textId="77777777" w:rsidR="000D0B74" w:rsidRPr="000D0B74" w:rsidRDefault="000D0B74" w:rsidP="008F0760">
      <w:pPr>
        <w:pStyle w:val="Heading3"/>
        <w:jc w:val="both"/>
      </w:pPr>
      <w:r w:rsidRPr="000D0B74">
        <w:t>Sports centres with indoor facilities</w:t>
      </w:r>
    </w:p>
    <w:p w14:paraId="03F33065" w14:textId="77777777" w:rsidR="000D0B74" w:rsidRPr="000D0B74" w:rsidRDefault="000D0B74" w:rsidP="008F0760">
      <w:pPr>
        <w:pStyle w:val="Heading3"/>
        <w:jc w:val="both"/>
      </w:pPr>
      <w:r w:rsidRPr="000D0B74">
        <w:lastRenderedPageBreak/>
        <w:t>Touristic places</w:t>
      </w:r>
    </w:p>
    <w:p w14:paraId="353E877E" w14:textId="23943D84" w:rsidR="000D0B74" w:rsidRPr="00F65560" w:rsidRDefault="000D0B74" w:rsidP="008F0760">
      <w:pPr>
        <w:pStyle w:val="Heading3"/>
        <w:jc w:val="both"/>
      </w:pPr>
      <w:r w:rsidRPr="000D0B74">
        <w:t>Veterinary clinics</w:t>
      </w:r>
    </w:p>
    <w:p w14:paraId="40A0E21C" w14:textId="6A817322" w:rsidR="00FD4AF3" w:rsidRDefault="00F571DF" w:rsidP="008F0760">
      <w:pPr>
        <w:pStyle w:val="Heading2"/>
        <w:jc w:val="both"/>
      </w:pPr>
      <w:r w:rsidRPr="00F571DF">
        <w:t>Work safety protocols</w:t>
      </w:r>
    </w:p>
    <w:p w14:paraId="032AC57C" w14:textId="3D8E26F3" w:rsidR="00F571DF" w:rsidRPr="00E06EAB" w:rsidRDefault="00F571DF" w:rsidP="008F0760">
      <w:pPr>
        <w:jc w:val="both"/>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8F0760">
      <w:pPr>
        <w:pStyle w:val="Heading1"/>
        <w:jc w:val="both"/>
      </w:pPr>
      <w:r>
        <w:t>Travel restriction</w:t>
      </w:r>
    </w:p>
    <w:p w14:paraId="1C1248AD" w14:textId="6421CF96" w:rsidR="00C6480B" w:rsidRPr="00E51ADC" w:rsidRDefault="00E87E88" w:rsidP="008F0760">
      <w:pPr>
        <w:jc w:val="both"/>
        <w:rPr>
          <w:rFonts w:eastAsia="Calibri" w:cstheme="minorHAnsi"/>
          <w:color w:val="660033"/>
          <w:szCs w:val="24"/>
        </w:rPr>
      </w:pPr>
      <w:r w:rsidRPr="00E87E88">
        <w:rPr>
          <w:rFonts w:eastAsia="Calibri" w:cstheme="minorHAnsi"/>
          <w:color w:val="660033"/>
          <w:szCs w:val="24"/>
        </w:rPr>
        <w:t>Travel restriction encompasses all measures that aim to limit the (free) movements of individuals, e.g. restrictions on the entry and exit of a country, internal travel restrictions, border closure, cordon sanitaire, and national lockdown.</w:t>
      </w:r>
    </w:p>
    <w:p w14:paraId="2B4B3CA0" w14:textId="309DA3B7" w:rsidR="002F4B3E" w:rsidRDefault="002F4B3E" w:rsidP="008F0760">
      <w:pPr>
        <w:pStyle w:val="Heading2"/>
        <w:jc w:val="both"/>
      </w:pPr>
      <w:r w:rsidRPr="002F4B3E">
        <w:t>Airport restriction</w:t>
      </w:r>
    </w:p>
    <w:p w14:paraId="67D05856" w14:textId="77777777" w:rsidR="002F4B3E" w:rsidRDefault="002F4B3E" w:rsidP="008F0760">
      <w:pPr>
        <w:pStyle w:val="Heading3"/>
        <w:jc w:val="both"/>
      </w:pPr>
      <w:r>
        <w:t>Airports closed</w:t>
      </w:r>
    </w:p>
    <w:p w14:paraId="3ED9C2CB" w14:textId="0C1734D6" w:rsidR="002F4B3E" w:rsidRDefault="002F4B3E" w:rsidP="008F0760">
      <w:pPr>
        <w:pStyle w:val="Heading3"/>
        <w:jc w:val="both"/>
      </w:pPr>
      <w:r>
        <w:t>Ban on all air traffic from countries outside the European Union</w:t>
      </w:r>
    </w:p>
    <w:p w14:paraId="7152A95D" w14:textId="40BEEA1A" w:rsidR="00FA31E3" w:rsidRDefault="00FA31E3" w:rsidP="008F0760">
      <w:pPr>
        <w:pStyle w:val="Heading3"/>
        <w:jc w:val="both"/>
      </w:pPr>
      <w:r w:rsidRPr="00FA31E3">
        <w:t>Cancellation of domestic flights</w:t>
      </w:r>
    </w:p>
    <w:p w14:paraId="2A9E83D7" w14:textId="7727AC27" w:rsidR="002F4B3E" w:rsidRDefault="002F4B3E" w:rsidP="008F0760">
      <w:pPr>
        <w:pStyle w:val="Heading3"/>
        <w:jc w:val="both"/>
      </w:pPr>
      <w:r>
        <w:t>Cancellation of international flights</w:t>
      </w:r>
    </w:p>
    <w:p w14:paraId="476ECB9A" w14:textId="77777777" w:rsidR="00FA31E3" w:rsidRDefault="00FA31E3" w:rsidP="008F0760">
      <w:pPr>
        <w:pStyle w:val="Heading3"/>
        <w:jc w:val="both"/>
      </w:pPr>
      <w:commentRangeStart w:id="19"/>
      <w:r>
        <w:t>Entry ban to passengers from high-risk areas other than China</w:t>
      </w:r>
    </w:p>
    <w:p w14:paraId="20C16989" w14:textId="7662FE62" w:rsidR="00FA31E3" w:rsidRDefault="00FA31E3" w:rsidP="008F0760">
      <w:pPr>
        <w:pStyle w:val="Heading3"/>
        <w:jc w:val="both"/>
      </w:pPr>
      <w:r>
        <w:t>Entry ban to passengers from non EU c</w:t>
      </w:r>
      <w:r w:rsidR="00853AC0">
        <w:t>ountrie</w:t>
      </w:r>
      <w:r>
        <w:t>s</w:t>
      </w:r>
      <w:commentRangeEnd w:id="19"/>
      <w:r w:rsidR="00853AC0">
        <w:rPr>
          <w:rStyle w:val="CommentReference"/>
          <w:rFonts w:asciiTheme="minorHAnsi" w:eastAsiaTheme="minorHAnsi" w:hAnsiTheme="minorHAnsi" w:cstheme="minorBidi"/>
          <w:color w:val="auto"/>
        </w:rPr>
        <w:commentReference w:id="19"/>
      </w:r>
    </w:p>
    <w:p w14:paraId="480443A9" w14:textId="3DF7D1D0" w:rsidR="00FA31E3" w:rsidRDefault="00FA31E3" w:rsidP="008F0760">
      <w:pPr>
        <w:pStyle w:val="Heading3"/>
        <w:jc w:val="both"/>
      </w:pPr>
      <w:r>
        <w:t>Landing bans on aircrafts from high risk areas</w:t>
      </w:r>
    </w:p>
    <w:p w14:paraId="6738DEB1" w14:textId="5FF56AC5" w:rsidR="00FA31E3" w:rsidRPr="002F4B3E" w:rsidRDefault="00FA31E3" w:rsidP="008F0760">
      <w:pPr>
        <w:pStyle w:val="Heading3"/>
        <w:jc w:val="both"/>
      </w:pPr>
      <w:r w:rsidRPr="00FA31E3">
        <w:t>Some airports dedicated to receive international flights</w:t>
      </w:r>
    </w:p>
    <w:p w14:paraId="155B3E3B" w14:textId="77777777" w:rsidR="00FA31E3" w:rsidRDefault="00FA31E3" w:rsidP="008F0760">
      <w:pPr>
        <w:pStyle w:val="Heading2"/>
        <w:jc w:val="both"/>
      </w:pPr>
      <w:r w:rsidRPr="003C6E25">
        <w:t>Border restri</w:t>
      </w:r>
      <w:r>
        <w:t>ction</w:t>
      </w:r>
    </w:p>
    <w:p w14:paraId="686F0CF0" w14:textId="0750332D" w:rsidR="00FA31E3" w:rsidRDefault="00FA31E3" w:rsidP="008F0760">
      <w:pPr>
        <w:jc w:val="both"/>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8F0760">
      <w:pPr>
        <w:pStyle w:val="Heading3"/>
        <w:jc w:val="both"/>
      </w:pPr>
      <w:r w:rsidRPr="00FA31E3">
        <w:t>Border control</w:t>
      </w:r>
    </w:p>
    <w:p w14:paraId="1F69D358" w14:textId="77777777" w:rsidR="00FA31E3" w:rsidRPr="00FA31E3" w:rsidRDefault="00FA31E3" w:rsidP="008F0760">
      <w:pPr>
        <w:pStyle w:val="Heading3"/>
        <w:jc w:val="both"/>
      </w:pPr>
      <w:r w:rsidRPr="00FA31E3">
        <w:t>Close land border to prevent virus spread</w:t>
      </w:r>
    </w:p>
    <w:p w14:paraId="39DDA173" w14:textId="77777777" w:rsidR="00FA31E3" w:rsidRPr="00FA31E3" w:rsidRDefault="00FA31E3" w:rsidP="008F0760">
      <w:pPr>
        <w:pStyle w:val="Heading3"/>
        <w:jc w:val="both"/>
      </w:pPr>
      <w:r w:rsidRPr="00FA31E3">
        <w:t>Close land border to prevent virus spread</w:t>
      </w:r>
    </w:p>
    <w:p w14:paraId="06878163" w14:textId="77777777" w:rsidR="00FA31E3" w:rsidRPr="00FA31E3" w:rsidRDefault="00FA31E3" w:rsidP="008F0760">
      <w:pPr>
        <w:pStyle w:val="Heading3"/>
        <w:jc w:val="both"/>
      </w:pPr>
      <w:r w:rsidRPr="00FA31E3">
        <w:t>Conditional entry of citizens</w:t>
      </w:r>
    </w:p>
    <w:p w14:paraId="2AC7EC9D" w14:textId="74242E13" w:rsidR="00FA31E3" w:rsidRDefault="00FA31E3" w:rsidP="008F0760">
      <w:pPr>
        <w:pStyle w:val="Heading3"/>
        <w:jc w:val="both"/>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8F0760">
      <w:pPr>
        <w:jc w:val="both"/>
      </w:pPr>
      <w:r>
        <w:t>Entry ban for symptomatic people and case contacts</w:t>
      </w:r>
    </w:p>
    <w:p w14:paraId="15199EA9" w14:textId="77777777" w:rsidR="00FA31E3" w:rsidRDefault="00FA31E3" w:rsidP="008F0760">
      <w:pPr>
        <w:jc w:val="both"/>
      </w:pPr>
      <w:r>
        <w:t>Entry ban to infected persons</w:t>
      </w:r>
    </w:p>
    <w:p w14:paraId="2B087A0D" w14:textId="1CCF9264" w:rsidR="00FA31E3" w:rsidRDefault="00FA31E3" w:rsidP="008F0760">
      <w:pPr>
        <w:jc w:val="both"/>
      </w:pPr>
      <w:r>
        <w:t>Entry ban to non-citizens</w:t>
      </w:r>
    </w:p>
    <w:p w14:paraId="1126B912" w14:textId="77777777" w:rsidR="00FA31E3" w:rsidRDefault="00FA31E3" w:rsidP="008F0760">
      <w:pPr>
        <w:jc w:val="both"/>
      </w:pPr>
      <w:r>
        <w:t>Entry ban to people from China</w:t>
      </w:r>
    </w:p>
    <w:p w14:paraId="622FB9CD" w14:textId="4E35D515" w:rsidR="00FA31E3" w:rsidRDefault="00FA31E3" w:rsidP="008F0760">
      <w:pPr>
        <w:jc w:val="both"/>
      </w:pPr>
      <w:r>
        <w:t>Entry ban to people from high-risk areas other than China</w:t>
      </w:r>
    </w:p>
    <w:p w14:paraId="67A8A404" w14:textId="77777777" w:rsidR="00FA31E3" w:rsidRDefault="00FA31E3" w:rsidP="008F0760">
      <w:pPr>
        <w:jc w:val="both"/>
      </w:pPr>
      <w:r>
        <w:t>Entry ban to people with a travel history to China</w:t>
      </w:r>
    </w:p>
    <w:p w14:paraId="023C58C1" w14:textId="324F6E77" w:rsidR="00FA31E3" w:rsidRDefault="00FA31E3" w:rsidP="008F0760">
      <w:pPr>
        <w:jc w:val="both"/>
      </w:pPr>
      <w:r>
        <w:t>Entry ban to refugees</w:t>
      </w:r>
    </w:p>
    <w:p w14:paraId="58074EE3" w14:textId="77777777" w:rsidR="00FA31E3" w:rsidRDefault="00FA31E3" w:rsidP="008F0760">
      <w:pPr>
        <w:jc w:val="both"/>
      </w:pPr>
      <w:r>
        <w:t>Land border controls</w:t>
      </w:r>
    </w:p>
    <w:p w14:paraId="2C4DA106" w14:textId="25D27596" w:rsidR="00FA31E3" w:rsidRDefault="00FA31E3" w:rsidP="008F0760">
      <w:pPr>
        <w:jc w:val="both"/>
      </w:pPr>
      <w:r>
        <w:t>Land borders closed</w:t>
      </w:r>
    </w:p>
    <w:p w14:paraId="593E00A4" w14:textId="77777777" w:rsidR="00FA31E3" w:rsidRDefault="00FA31E3" w:rsidP="008F0760">
      <w:pPr>
        <w:jc w:val="both"/>
      </w:pPr>
      <w:r>
        <w:t>Total entry ban</w:t>
      </w:r>
    </w:p>
    <w:p w14:paraId="15F5BC3C" w14:textId="3AAB7E5A" w:rsidR="00FA31E3" w:rsidRPr="00FA31E3" w:rsidRDefault="00FA31E3" w:rsidP="008F0760">
      <w:pPr>
        <w:jc w:val="both"/>
      </w:pPr>
      <w:r>
        <w:lastRenderedPageBreak/>
        <w:t>Travel ban to high-risk areas</w:t>
      </w:r>
    </w:p>
    <w:p w14:paraId="047ADFB4" w14:textId="3D240E74" w:rsidR="00FD4AF3" w:rsidRDefault="00FD4AF3" w:rsidP="008F0760">
      <w:pPr>
        <w:pStyle w:val="Heading2"/>
        <w:jc w:val="both"/>
      </w:pPr>
      <w:r>
        <w:t>Cordon sanitaire</w:t>
      </w:r>
    </w:p>
    <w:p w14:paraId="78E4C179" w14:textId="77777777"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8F0760">
      <w:pPr>
        <w:pStyle w:val="Heading2"/>
        <w:jc w:val="both"/>
      </w:pPr>
      <w:r w:rsidRPr="003C6E25">
        <w:t>Individual movement restrictions</w:t>
      </w:r>
    </w:p>
    <w:p w14:paraId="5E7EBC8F" w14:textId="2CDFD65A" w:rsidR="00F65560" w:rsidRPr="00F65560" w:rsidRDefault="00F65560" w:rsidP="008F0760">
      <w:pPr>
        <w:jc w:val="both"/>
        <w:rPr>
          <w:rFonts w:cstheme="minorHAnsi"/>
          <w:color w:val="000000" w:themeColor="text1"/>
          <w:sz w:val="20"/>
        </w:rPr>
      </w:pPr>
      <w:r w:rsidRPr="00F65560">
        <w:rPr>
          <w:rFonts w:cstheme="minorHAnsi"/>
          <w:color w:val="000000" w:themeColor="text1"/>
          <w:sz w:val="20"/>
        </w:rPr>
        <w:t>Measures aiming to impose a restriction of movement o</w:t>
      </w:r>
      <w:r w:rsidR="00514352">
        <w:rPr>
          <w:rFonts w:cstheme="minorHAnsi"/>
          <w:color w:val="000000" w:themeColor="text1"/>
          <w:sz w:val="20"/>
        </w:rPr>
        <w:t>n</w:t>
      </w:r>
      <w:r w:rsidRPr="00F65560">
        <w:rPr>
          <w:rFonts w:cstheme="minorHAnsi"/>
          <w:color w:val="000000" w:themeColor="text1"/>
          <w:sz w:val="20"/>
        </w:rPr>
        <w:t xml:space="preserve"> persons, e.g. </w:t>
      </w:r>
      <w:r w:rsidR="00514352">
        <w:rPr>
          <w:rFonts w:cstheme="minorHAnsi"/>
          <w:color w:val="000000" w:themeColor="text1"/>
          <w:sz w:val="20"/>
        </w:rPr>
        <w:t>a curfew;</w:t>
      </w:r>
      <w:r w:rsidRPr="00F65560">
        <w:rPr>
          <w:rFonts w:cstheme="minorHAnsi"/>
          <w:color w:val="000000" w:themeColor="text1"/>
          <w:sz w:val="20"/>
        </w:rPr>
        <w:t xml:space="preserve"> implementing a buffer</w:t>
      </w:r>
      <w:r w:rsidR="00514352">
        <w:rPr>
          <w:rFonts w:cstheme="minorHAnsi"/>
          <w:color w:val="000000" w:themeColor="text1"/>
          <w:sz w:val="20"/>
        </w:rPr>
        <w:t xml:space="preserve"> zone around the main residence;</w:t>
      </w:r>
      <w:r w:rsidRPr="00F65560">
        <w:rPr>
          <w:rFonts w:cstheme="minorHAnsi"/>
          <w:color w:val="000000" w:themeColor="text1"/>
          <w:sz w:val="20"/>
        </w:rPr>
        <w:t xml:space="preserve"> prohibition of movements for non-essential activities</w:t>
      </w:r>
      <w:r w:rsidR="00514352">
        <w:rPr>
          <w:rFonts w:cstheme="minorHAnsi"/>
          <w:color w:val="000000" w:themeColor="text1"/>
          <w:sz w:val="20"/>
        </w:rPr>
        <w:t>;</w:t>
      </w:r>
      <w:r w:rsidRPr="00F65560">
        <w:rPr>
          <w:rFonts w:cstheme="minorHAnsi"/>
          <w:color w:val="000000" w:themeColor="text1"/>
          <w:sz w:val="20"/>
        </w:rPr>
        <w:t xml:space="preserve"> segmentation of the population.</w:t>
      </w:r>
    </w:p>
    <w:p w14:paraId="442CD172" w14:textId="77777777" w:rsidR="00FA31E3" w:rsidRDefault="00FA31E3" w:rsidP="008F0760">
      <w:pPr>
        <w:pStyle w:val="Heading3"/>
        <w:jc w:val="both"/>
      </w:pPr>
      <w:r w:rsidRPr="00FA31E3">
        <w:t>Curfew</w:t>
      </w:r>
    </w:p>
    <w:p w14:paraId="5BB38D1B" w14:textId="35288EAB" w:rsidR="00FA31E3" w:rsidRDefault="00FA31E3" w:rsidP="008F0760">
      <w:pPr>
        <w:pStyle w:val="Heading3"/>
        <w:jc w:val="both"/>
      </w:pPr>
      <w:r w:rsidRPr="00FA31E3">
        <w:t>Movements for non-essential</w:t>
      </w:r>
      <w:r>
        <w:t xml:space="preserve"> </w:t>
      </w:r>
      <w:r w:rsidRPr="00FA31E3">
        <w:t>activities forbidden</w:t>
      </w:r>
    </w:p>
    <w:p w14:paraId="35799FC1" w14:textId="7962BB2C" w:rsidR="002C5101" w:rsidRDefault="002C5101" w:rsidP="008F0760">
      <w:pPr>
        <w:pStyle w:val="Heading3"/>
        <w:jc w:val="both"/>
      </w:pPr>
      <w:r w:rsidRPr="002C5101">
        <w:t>Non-essential travels abroad/out-of-state forbidden</w:t>
      </w:r>
    </w:p>
    <w:p w14:paraId="3EB6857F" w14:textId="6FF5F356" w:rsidR="002C5101" w:rsidRDefault="002C5101" w:rsidP="008F0760">
      <w:pPr>
        <w:pStyle w:val="Heading3"/>
        <w:jc w:val="both"/>
      </w:pPr>
      <w:r w:rsidRPr="002C5101">
        <w:t>The government strictly regulates travels abroad or out-of-state (USA).</w:t>
      </w:r>
    </w:p>
    <w:p w14:paraId="214BE3F3" w14:textId="77777777" w:rsidR="00FA31E3" w:rsidRPr="00FA31E3" w:rsidRDefault="00FA31E3" w:rsidP="008F0760">
      <w:pPr>
        <w:pStyle w:val="Heading3"/>
        <w:jc w:val="both"/>
      </w:pPr>
      <w:r w:rsidRPr="00FA31E3">
        <w:t>Obligation to stay at home</w:t>
      </w:r>
    </w:p>
    <w:p w14:paraId="49851371" w14:textId="5332CB78" w:rsidR="00FA31E3" w:rsidRDefault="00FA31E3" w:rsidP="008F0760">
      <w:pPr>
        <w:pStyle w:val="Heading3"/>
        <w:jc w:val="both"/>
      </w:pPr>
      <w:r w:rsidRPr="00FA31E3">
        <w:t>Partial restriction on movements</w:t>
      </w:r>
    </w:p>
    <w:p w14:paraId="05341CAA" w14:textId="77777777" w:rsidR="00FA31E3" w:rsidRPr="00FA31E3" w:rsidRDefault="00FA31E3" w:rsidP="008F0760">
      <w:pPr>
        <w:pStyle w:val="Heading3"/>
        <w:jc w:val="both"/>
      </w:pPr>
      <w:r w:rsidRPr="00FA31E3">
        <w:t>Prohibition of moving out the municipality of residence</w:t>
      </w:r>
    </w:p>
    <w:p w14:paraId="3B3C4C46" w14:textId="77777777" w:rsidR="00FA31E3" w:rsidRPr="00FA31E3" w:rsidRDefault="00FA31E3" w:rsidP="008F0760">
      <w:pPr>
        <w:pStyle w:val="Heading3"/>
        <w:jc w:val="both"/>
      </w:pPr>
      <w:r w:rsidRPr="00FA31E3">
        <w:t>Restrictions on the movements of children</w:t>
      </w:r>
    </w:p>
    <w:p w14:paraId="5EB48FA3" w14:textId="7B59E968" w:rsidR="00FA31E3" w:rsidRDefault="00FA31E3" w:rsidP="008F0760">
      <w:pPr>
        <w:pStyle w:val="Heading3"/>
        <w:jc w:val="both"/>
      </w:pPr>
      <w:r w:rsidRPr="00FA31E3">
        <w:t>Segmentation of the population</w:t>
      </w:r>
    </w:p>
    <w:p w14:paraId="435C29D3" w14:textId="14896D9B" w:rsidR="00115444" w:rsidRPr="00115444" w:rsidRDefault="00115444" w:rsidP="008F0760">
      <w:pPr>
        <w:jc w:val="both"/>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8F0760">
      <w:pPr>
        <w:pStyle w:val="Heading2"/>
        <w:jc w:val="both"/>
      </w:pPr>
      <w:r w:rsidRPr="002C5101">
        <w:t>National lockdown</w:t>
      </w:r>
    </w:p>
    <w:p w14:paraId="1479326B" w14:textId="77777777" w:rsidR="00F65560" w:rsidRPr="00F65560" w:rsidRDefault="00F65560" w:rsidP="008F0760">
      <w:pPr>
        <w:jc w:val="both"/>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8F0760">
      <w:pPr>
        <w:pStyle w:val="Heading3"/>
        <w:jc w:val="both"/>
      </w:pPr>
      <w:r>
        <w:t>Port and ship restriction</w:t>
      </w:r>
    </w:p>
    <w:p w14:paraId="3256A809" w14:textId="0B8951AB" w:rsidR="002C5101" w:rsidRPr="002C5101" w:rsidRDefault="00FA31E3" w:rsidP="008F0760">
      <w:pPr>
        <w:pStyle w:val="Heading3"/>
        <w:jc w:val="both"/>
      </w:pPr>
      <w:r>
        <w:t>Public transport restriction</w:t>
      </w:r>
    </w:p>
    <w:p w14:paraId="0A62F3D3" w14:textId="77777777" w:rsidR="009A4653" w:rsidRDefault="009A4653" w:rsidP="008F0760">
      <w:pPr>
        <w:jc w:val="both"/>
        <w:rPr>
          <w:sz w:val="20"/>
        </w:rPr>
      </w:pPr>
    </w:p>
    <w:p w14:paraId="1130A498" w14:textId="77777777" w:rsidR="009A4653" w:rsidRDefault="009A4653" w:rsidP="008F0760">
      <w:pPr>
        <w:jc w:val="both"/>
        <w:rPr>
          <w:sz w:val="20"/>
        </w:rPr>
      </w:pPr>
    </w:p>
    <w:p w14:paraId="02A62DA7" w14:textId="77777777" w:rsidR="009C4FD9" w:rsidRPr="009C4FD9" w:rsidRDefault="009A4653" w:rsidP="009C4FD9">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9C4FD9" w:rsidRPr="009C4FD9">
        <w:t>Bach D, McKean E (2003) 1001 Financial Words You Need to Know. Oxford University Press, USA,  DOI</w:t>
      </w:r>
    </w:p>
    <w:p w14:paraId="486D1693" w14:textId="77777777" w:rsidR="009C4FD9" w:rsidRPr="009C4FD9" w:rsidRDefault="009C4FD9" w:rsidP="009C4FD9">
      <w:pPr>
        <w:pStyle w:val="EndNoteBibliography"/>
        <w:spacing w:after="0"/>
        <w:ind w:left="720" w:hanging="720"/>
      </w:pPr>
      <w:r w:rsidRPr="009C4FD9">
        <w:t>European Centre for Disease Prevention and Control (2020) Technical Report. Considerations Relating to Social Distancing Measures in Response to COVID-19 – Second Update. ECDC, Stockholm</w:t>
      </w:r>
    </w:p>
    <w:p w14:paraId="78143C46" w14:textId="77777777" w:rsidR="009C4FD9" w:rsidRPr="009C4FD9" w:rsidRDefault="009C4FD9" w:rsidP="009C4FD9">
      <w:pPr>
        <w:pStyle w:val="EndNoteBibliography"/>
        <w:spacing w:after="0"/>
        <w:ind w:left="720" w:hanging="720"/>
      </w:pPr>
      <w:r w:rsidRPr="009C4FD9">
        <w:t>Henning KJ (2004) Overview of syndromic surveillance. What is syndromic surveillance? MMWR Morb Mortal Wkly Rep 53:5-11</w:t>
      </w:r>
    </w:p>
    <w:p w14:paraId="01F987D2" w14:textId="77777777" w:rsidR="009C4FD9" w:rsidRPr="009C4FD9" w:rsidRDefault="009C4FD9" w:rsidP="009C4FD9">
      <w:pPr>
        <w:pStyle w:val="EndNoteBibliography"/>
        <w:spacing w:after="0"/>
        <w:ind w:left="720" w:hanging="720"/>
      </w:pPr>
      <w:r w:rsidRPr="009C4FD9">
        <w:t>Her M (2020) Repurposing and reshaping of hospitals during the COVID-19 outbreak in South Korea. One health (Amsterdam, Netherlands) 10:100137-100137. 10.1016/j.onehlt.2020.100137</w:t>
      </w:r>
    </w:p>
    <w:p w14:paraId="2F2FC2E2" w14:textId="77777777" w:rsidR="009C4FD9" w:rsidRPr="009C4FD9" w:rsidRDefault="009C4FD9" w:rsidP="009C4FD9">
      <w:pPr>
        <w:pStyle w:val="EndNoteBibliography"/>
        <w:spacing w:after="0"/>
        <w:ind w:left="720" w:hanging="720"/>
      </w:pPr>
      <w:r w:rsidRPr="009C4FD9">
        <w:t xml:space="preserve">Kinlaw K, Levine RJ (2007) Ethical guidelines in Pandemic Influenza—Recommendations of the Ethics Subcommittee of the Advisory Committee to the Director, Centers for Disease Control and Prevention. Centers for Disease Control and Prevention, </w:t>
      </w:r>
    </w:p>
    <w:p w14:paraId="5C1DF5E9" w14:textId="77777777" w:rsidR="009C4FD9" w:rsidRPr="009C4FD9" w:rsidRDefault="009C4FD9" w:rsidP="009C4FD9">
      <w:pPr>
        <w:pStyle w:val="EndNoteBibliography"/>
        <w:spacing w:after="0"/>
        <w:ind w:left="720" w:hanging="720"/>
      </w:pPr>
      <w:r w:rsidRPr="009C4FD9">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570CD123" w14:textId="43800C44" w:rsidR="009C4FD9" w:rsidRPr="009C4FD9" w:rsidRDefault="009C4FD9" w:rsidP="009C4FD9">
      <w:pPr>
        <w:pStyle w:val="EndNoteBibliography"/>
        <w:spacing w:after="0"/>
        <w:ind w:left="720" w:hanging="720"/>
      </w:pPr>
      <w:r w:rsidRPr="009C4FD9">
        <w:lastRenderedPageBreak/>
        <w:t xml:space="preserve">Salman M, Stark K, Zepeda C (2003) Quality assurance applied to animal disease surveillance systems. Revue Scientifique et Technique 22:689-696. </w:t>
      </w:r>
      <w:hyperlink r:id="rId16" w:history="1">
        <w:r w:rsidRPr="009C4FD9">
          <w:rPr>
            <w:rStyle w:val="Hyperlink"/>
          </w:rPr>
          <w:t>http://dx.doi.org/10.20506/rst.22.2.1431</w:t>
        </w:r>
      </w:hyperlink>
    </w:p>
    <w:p w14:paraId="5F9BFF01" w14:textId="77777777" w:rsidR="009C4FD9" w:rsidRPr="009C4FD9" w:rsidRDefault="009C4FD9" w:rsidP="009C4FD9">
      <w:pPr>
        <w:pStyle w:val="EndNoteBibliography"/>
        <w:spacing w:after="0"/>
        <w:ind w:left="720" w:hanging="720"/>
      </w:pPr>
      <w:r w:rsidRPr="009C4FD9">
        <w:t>World Health Assembly (2016) International Health Regulations (2005). World Health Organization, Geneva DOI</w:t>
      </w:r>
    </w:p>
    <w:p w14:paraId="79BE2ACD" w14:textId="77777777" w:rsidR="009C4FD9" w:rsidRPr="009C4FD9" w:rsidRDefault="009C4FD9" w:rsidP="009C4FD9">
      <w:pPr>
        <w:pStyle w:val="EndNoteBibliography"/>
        <w:spacing w:after="0"/>
        <w:ind w:left="720" w:hanging="720"/>
      </w:pPr>
      <w:r w:rsidRPr="009C4FD9">
        <w:t>World Health Organization (2019) Non-Pharmaceutical Public Health Measures for Mitigating the Risk and Impact of Epidemic and Pandemic Influenza. World Health Organization,  DOI</w:t>
      </w:r>
    </w:p>
    <w:p w14:paraId="4930AA97" w14:textId="77777777" w:rsidR="009C4FD9" w:rsidRPr="009C4FD9" w:rsidRDefault="009C4FD9" w:rsidP="009C4FD9">
      <w:pPr>
        <w:pStyle w:val="EndNoteBibliography"/>
        <w:ind w:left="720" w:hanging="720"/>
      </w:pPr>
      <w:r w:rsidRPr="009C4FD9">
        <w:t xml:space="preserve">World Health Organization (2020) Contact tracing in the context of COVID-19 : Interim guidance. </w:t>
      </w:r>
    </w:p>
    <w:p w14:paraId="42FB1C8C" w14:textId="573345BE" w:rsidR="00E70554" w:rsidRPr="00E70554" w:rsidRDefault="009A4653" w:rsidP="008F0760">
      <w:pPr>
        <w:jc w:val="both"/>
        <w:rPr>
          <w:sz w:val="20"/>
        </w:rPr>
      </w:pPr>
      <w:r>
        <w:rPr>
          <w:sz w:val="20"/>
        </w:rPr>
        <w:fldChar w:fldCharType="end"/>
      </w:r>
    </w:p>
    <w:sectPr w:rsidR="00E70554" w:rsidRPr="00E70554">
      <w:headerReference w:type="defaul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837D81" w:rsidRDefault="00837D81" w:rsidP="00A45681">
      <w:pPr>
        <w:pStyle w:val="CommentText"/>
      </w:pPr>
      <w:r>
        <w:rPr>
          <w:rStyle w:val="CommentReference"/>
        </w:rPr>
        <w:annotationRef/>
      </w:r>
      <w:r>
        <w:t>Could be merged with health screening?</w:t>
      </w:r>
    </w:p>
  </w:comment>
  <w:comment w:id="1" w:author="Desvars-Larrive Amelie" w:date="2020-06-12T18:06:00Z" w:initials="DA">
    <w:p w14:paraId="22B04713" w14:textId="20C911CE" w:rsidR="00837D81" w:rsidRDefault="00837D81">
      <w:pPr>
        <w:pStyle w:val="CommentText"/>
      </w:pPr>
      <w:r>
        <w:rPr>
          <w:rStyle w:val="CommentReference"/>
        </w:rPr>
        <w:annotationRef/>
      </w:r>
      <w:r>
        <w:t>Could be merge with transport restriction? Or enhance detection?</w:t>
      </w:r>
    </w:p>
  </w:comment>
  <w:comment w:id="2" w:author="Desvars-Larrive Amelie" w:date="2020-07-13T15:43:00Z" w:initials="DA">
    <w:p w14:paraId="68334E67" w14:textId="63781F3A" w:rsidR="00837D81" w:rsidRDefault="00837D81">
      <w:pPr>
        <w:pStyle w:val="CommentText"/>
      </w:pPr>
      <w:r>
        <w:rPr>
          <w:rStyle w:val="CommentReference"/>
        </w:rPr>
        <w:annotationRef/>
      </w:r>
      <w:r>
        <w:t>Should we merge some of these subcategories?</w:t>
      </w:r>
    </w:p>
  </w:comment>
  <w:comment w:id="4" w:author="Desvars-Larrive Amelie" w:date="2020-07-09T10:18:00Z" w:initials="DA">
    <w:p w14:paraId="731344E5" w14:textId="034B16FD" w:rsidR="00837D81" w:rsidRDefault="00837D81">
      <w:pPr>
        <w:pStyle w:val="CommentText"/>
      </w:pPr>
      <w:r>
        <w:rPr>
          <w:rStyle w:val="CommentReference"/>
        </w:rPr>
        <w:annotationRef/>
      </w:r>
      <w:r>
        <w:t>Could be merged with “Increase delivery capacity for medical supplies”?</w:t>
      </w:r>
    </w:p>
  </w:comment>
  <w:comment w:id="5" w:author="Desvars-Larrive Amelie" w:date="2020-07-14T10:39:00Z" w:initials="DA">
    <w:p w14:paraId="565F9213" w14:textId="60009A88" w:rsidR="00837D81" w:rsidRDefault="00837D81">
      <w:pPr>
        <w:pStyle w:val="CommentText"/>
      </w:pPr>
      <w:r>
        <w:rPr>
          <w:rStyle w:val="CommentReference"/>
        </w:rPr>
        <w:annotationRef/>
      </w:r>
      <w:r>
        <w:t>Only one entry (Maryland)</w:t>
      </w:r>
    </w:p>
  </w:comment>
  <w:comment w:id="6" w:author="Desvars-Larrive Amelie" w:date="2020-07-14T10:36:00Z" w:initials="DA">
    <w:p w14:paraId="7BA4B765" w14:textId="609A7A0D" w:rsidR="00837D81" w:rsidRDefault="00837D81">
      <w:pPr>
        <w:pStyle w:val="CommentText"/>
      </w:pPr>
      <w:r>
        <w:rPr>
          <w:rStyle w:val="CommentReference"/>
        </w:rPr>
        <w:annotationRef/>
      </w:r>
      <w:r>
        <w:t xml:space="preserve">Only one entry (Malaysia) - Could be merged with government properties? Although public housing are not necessarily owned by the government- Also, the government properties mentioned above are buildings </w:t>
      </w:r>
    </w:p>
  </w:comment>
  <w:comment w:id="7" w:author="Desvars-Larrive Amelie" w:date="2020-07-09T10:30:00Z" w:initials="DA">
    <w:p w14:paraId="7FCD16D7" w14:textId="537BE0A2" w:rsidR="00837D81" w:rsidRDefault="00837D81">
      <w:pPr>
        <w:pStyle w:val="CommentText"/>
      </w:pPr>
      <w:r>
        <w:rPr>
          <w:rStyle w:val="CommentReference"/>
        </w:rPr>
        <w:annotationRef/>
      </w:r>
      <w:r>
        <w:t>Change to “Increase hospital capacity”?</w:t>
      </w:r>
    </w:p>
  </w:comment>
  <w:comment w:id="8" w:author="Desvars-Larrive Amelie" w:date="2020-07-09T10:46:00Z" w:initials="DA">
    <w:p w14:paraId="634D16C2" w14:textId="35FE60F6" w:rsidR="00837D81" w:rsidRDefault="00837D81">
      <w:pPr>
        <w:pStyle w:val="CommentText"/>
      </w:pPr>
      <w:r>
        <w:rPr>
          <w:rStyle w:val="CommentReference"/>
        </w:rPr>
        <w:annotationRef/>
      </w:r>
      <w:r>
        <w:t>Merge with “Increase the number of medical institutions”?</w:t>
      </w:r>
    </w:p>
  </w:comment>
  <w:comment w:id="9" w:author="Desvars-Larrive Amelie" w:date="2020-07-09T10:40:00Z" w:initials="DA">
    <w:p w14:paraId="34392999" w14:textId="4D42E72F" w:rsidR="00837D81" w:rsidRDefault="00837D81">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10" w:author="Desvars-Larrive Amelie" w:date="2020-07-09T10:58:00Z" w:initials="DA">
    <w:p w14:paraId="23C4FE60" w14:textId="07B19AFB" w:rsidR="00837D81" w:rsidRDefault="00837D81">
      <w:pPr>
        <w:pStyle w:val="CommentText"/>
      </w:pPr>
      <w:r>
        <w:rPr>
          <w:rStyle w:val="CommentReference"/>
        </w:rPr>
        <w:annotationRef/>
      </w:r>
      <w:r>
        <w:t>Can we find a common label for this and the next two labels?</w:t>
      </w:r>
    </w:p>
  </w:comment>
  <w:comment w:id="11" w:author="Desvars-Larrive Amelie" w:date="2020-07-09T11:16:00Z" w:initials="DA">
    <w:p w14:paraId="06BCE99D" w14:textId="486ADD29" w:rsidR="00837D81" w:rsidRDefault="00837D81">
      <w:pPr>
        <w:pStyle w:val="CommentText"/>
      </w:pPr>
      <w:r>
        <w:rPr>
          <w:rStyle w:val="CommentReference"/>
        </w:rPr>
        <w:annotationRef/>
      </w:r>
      <w:r>
        <w:t>Only used 3 times. Label not optimal.</w:t>
      </w:r>
    </w:p>
  </w:comment>
  <w:comment w:id="12" w:author="Desvars-Larrive Amelie" w:date="2020-07-09T11:23:00Z" w:initials="DA">
    <w:p w14:paraId="7C9F2F97" w14:textId="0F7AE6E4" w:rsidR="00837D81" w:rsidRDefault="00837D81">
      <w:pPr>
        <w:pStyle w:val="CommentText"/>
      </w:pPr>
      <w:r>
        <w:rPr>
          <w:rStyle w:val="CommentReference"/>
        </w:rPr>
        <w:annotationRef/>
      </w:r>
      <w:r>
        <w:t>Can we classify this somewhere else?</w:t>
      </w:r>
    </w:p>
  </w:comment>
  <w:comment w:id="13" w:author="Desvars-Larrive Amelie" w:date="2020-07-06T16:20:00Z" w:initials="DA">
    <w:p w14:paraId="4FE6D5C6" w14:textId="5EEC81CD" w:rsidR="00837D81" w:rsidRDefault="00837D81">
      <w:pPr>
        <w:pStyle w:val="CommentText"/>
      </w:pPr>
      <w:r>
        <w:rPr>
          <w:rStyle w:val="CommentReference"/>
        </w:rPr>
        <w:annotationRef/>
      </w:r>
      <w:r>
        <w:t>Merge with another label?</w:t>
      </w:r>
    </w:p>
  </w:comment>
  <w:comment w:id="14" w:author="Desvars-Larrive Amelie" w:date="2020-07-09T12:45:00Z" w:initials="DA">
    <w:p w14:paraId="4031E27B" w14:textId="65AEE901" w:rsidR="00837D81" w:rsidRDefault="00837D81">
      <w:pPr>
        <w:pStyle w:val="CommentText"/>
      </w:pPr>
      <w:r>
        <w:rPr>
          <w:rStyle w:val="CommentReference"/>
        </w:rPr>
        <w:annotationRef/>
      </w:r>
      <w:r>
        <w:t>Only used one</w:t>
      </w:r>
    </w:p>
  </w:comment>
  <w:comment w:id="15" w:author="Desvars-Larrive Amelie" w:date="2020-07-15T10:14:00Z" w:initials="DA">
    <w:p w14:paraId="66F6B085" w14:textId="6DE8F855" w:rsidR="003B3A86" w:rsidRDefault="003B3A86">
      <w:pPr>
        <w:pStyle w:val="CommentText"/>
      </w:pPr>
      <w:r>
        <w:rPr>
          <w:rStyle w:val="CommentReference"/>
        </w:rPr>
        <w:annotationRef/>
      </w:r>
      <w:r>
        <w:t>Should be merged with “Raised emergency level”</w:t>
      </w:r>
    </w:p>
  </w:comment>
  <w:comment w:id="16" w:author="Desvars-Larrive Amelie" w:date="2020-07-09T13:26:00Z" w:initials="DA">
    <w:p w14:paraId="56802C24" w14:textId="354AB6F7" w:rsidR="00837D81" w:rsidRDefault="00837D81">
      <w:pPr>
        <w:pStyle w:val="CommentText"/>
      </w:pPr>
      <w:r>
        <w:rPr>
          <w:rStyle w:val="CommentReference"/>
        </w:rPr>
        <w:annotationRef/>
      </w:r>
      <w:r>
        <w:t>One single record. Re-classify?</w:t>
      </w:r>
    </w:p>
  </w:comment>
  <w:comment w:id="17" w:author="Desvars-Larrive Amelie" w:date="2020-07-09T13:26:00Z" w:initials="DA">
    <w:p w14:paraId="387F055B" w14:textId="039DC44B" w:rsidR="00837D81" w:rsidRDefault="00837D81">
      <w:pPr>
        <w:pStyle w:val="CommentText"/>
      </w:pPr>
      <w:r>
        <w:rPr>
          <w:rStyle w:val="CommentReference"/>
        </w:rPr>
        <w:annotationRef/>
      </w:r>
      <w:r>
        <w:t>Only 2 entries? Can we classify this somewhere else?</w:t>
      </w:r>
    </w:p>
  </w:comment>
  <w:comment w:id="18" w:author="Desvars-Larrive Amelie" w:date="2020-07-13T13:09:00Z" w:initials="DA">
    <w:p w14:paraId="061E29D0" w14:textId="7BFFBA9E" w:rsidR="00837D81" w:rsidRDefault="00837D81">
      <w:pPr>
        <w:pStyle w:val="CommentText"/>
      </w:pPr>
      <w:r>
        <w:rPr>
          <w:rStyle w:val="CommentReference"/>
        </w:rPr>
        <w:annotationRef/>
      </w:r>
      <w:r>
        <w:t>Can be included in one-to-one service?</w:t>
      </w:r>
    </w:p>
  </w:comment>
  <w:comment w:id="19" w:author="Desvars-Larrive Amelie" w:date="2020-07-14T21:57:00Z" w:initials="DA">
    <w:p w14:paraId="4EC5DCB4" w14:textId="0186D178" w:rsidR="00837D81" w:rsidRDefault="00837D81">
      <w:pPr>
        <w:pStyle w:val="CommentText"/>
      </w:pPr>
      <w:r>
        <w:rPr>
          <w:rStyle w:val="CommentReference"/>
        </w:rPr>
        <w:annotationRef/>
      </w:r>
      <w:r>
        <w:t>This can also be in border restriction although in this case it concern specifically air passen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22B04713" w15:done="0"/>
  <w15:commentEx w15:paraId="68334E67" w15:done="0"/>
  <w15:commentEx w15:paraId="731344E5" w15:done="0"/>
  <w15:commentEx w15:paraId="565F9213" w15:done="0"/>
  <w15:commentEx w15:paraId="7BA4B765" w15:done="0"/>
  <w15:commentEx w15:paraId="7FCD16D7" w15:done="0"/>
  <w15:commentEx w15:paraId="634D16C2" w15:done="0"/>
  <w15:commentEx w15:paraId="34392999" w15:done="0"/>
  <w15:commentEx w15:paraId="23C4FE60" w15:done="0"/>
  <w15:commentEx w15:paraId="06BCE99D" w15:done="0"/>
  <w15:commentEx w15:paraId="7C9F2F97" w15:done="0"/>
  <w15:commentEx w15:paraId="4FE6D5C6" w15:done="0"/>
  <w15:commentEx w15:paraId="4031E27B" w15:done="0"/>
  <w15:commentEx w15:paraId="66F6B085" w15:done="0"/>
  <w15:commentEx w15:paraId="56802C24" w15:done="0"/>
  <w15:commentEx w15:paraId="387F055B" w15:done="0"/>
  <w15:commentEx w15:paraId="061E29D0" w15:done="0"/>
  <w15:commentEx w15:paraId="4EC5DC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DCF86B" w14:textId="77777777" w:rsidR="00AD5F01" w:rsidRDefault="00AD5F01" w:rsidP="003D1D80">
      <w:pPr>
        <w:spacing w:after="0" w:line="240" w:lineRule="auto"/>
      </w:pPr>
      <w:r>
        <w:separator/>
      </w:r>
    </w:p>
  </w:endnote>
  <w:endnote w:type="continuationSeparator" w:id="0">
    <w:p w14:paraId="578D3A8B" w14:textId="77777777" w:rsidR="00AD5F01" w:rsidRDefault="00AD5F01"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884D6" w14:textId="77777777" w:rsidR="00AD5F01" w:rsidRDefault="00AD5F01" w:rsidP="003D1D80">
      <w:pPr>
        <w:spacing w:after="0" w:line="240" w:lineRule="auto"/>
      </w:pPr>
      <w:r>
        <w:separator/>
      </w:r>
    </w:p>
  </w:footnote>
  <w:footnote w:type="continuationSeparator" w:id="0">
    <w:p w14:paraId="21E84C2B" w14:textId="77777777" w:rsidR="00AD5F01" w:rsidRDefault="00AD5F01"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6B62CF0C" w:rsidR="00837D81" w:rsidRPr="00C23B1C" w:rsidRDefault="00AD5F01">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837D81" w:rsidRPr="00C23B1C">
          <w:rPr>
            <w:rFonts w:asciiTheme="majorHAnsi" w:eastAsiaTheme="majorEastAsia" w:hAnsiTheme="majorHAnsi" w:cstheme="majorBidi"/>
            <w:color w:val="5B9BD5" w:themeColor="accent1"/>
            <w:sz w:val="18"/>
            <w:szCs w:val="24"/>
          </w:rPr>
          <w:t xml:space="preserve">CCCSL: Glossary of </w:t>
        </w:r>
        <w:r w:rsidR="00837D81">
          <w:rPr>
            <w:rFonts w:asciiTheme="majorHAnsi" w:eastAsiaTheme="majorEastAsia" w:hAnsiTheme="majorHAnsi" w:cstheme="majorBidi"/>
            <w:color w:val="5B9BD5" w:themeColor="accent1"/>
            <w:sz w:val="18"/>
            <w:szCs w:val="24"/>
          </w:rPr>
          <w:t>Codes</w:t>
        </w:r>
      </w:sdtContent>
    </w:sdt>
    <w:r w:rsidR="00837D81">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15T00:00:00Z">
          <w:dateFormat w:val="MMMM d, yyyy"/>
          <w:lid w:val="en-US"/>
          <w:storeMappedDataAs w:val="dateTime"/>
          <w:calendar w:val="gregorian"/>
        </w:date>
      </w:sdtPr>
      <w:sdtEndPr/>
      <w:sdtContent>
        <w:r w:rsidR="00837D81">
          <w:rPr>
            <w:rFonts w:asciiTheme="majorHAnsi" w:eastAsiaTheme="majorEastAsia" w:hAnsiTheme="majorHAnsi" w:cstheme="majorBidi"/>
            <w:color w:val="5B9BD5" w:themeColor="accent1"/>
            <w:sz w:val="18"/>
            <w:szCs w:val="24"/>
            <w:lang w:val="en-US"/>
          </w:rPr>
          <w:t>July 1</w:t>
        </w:r>
        <w:r w:rsidR="00A50362">
          <w:rPr>
            <w:rFonts w:asciiTheme="majorHAnsi" w:eastAsiaTheme="majorEastAsia" w:hAnsiTheme="majorHAnsi" w:cstheme="majorBidi"/>
            <w:color w:val="5B9BD5" w:themeColor="accent1"/>
            <w:sz w:val="18"/>
            <w:szCs w:val="24"/>
            <w:lang w:val="en-US"/>
          </w:rPr>
          <w:t>5</w:t>
        </w:r>
        <w:r w:rsidR="00837D81"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837D81" w:rsidRDefault="00AD5F01">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43D88"/>
    <w:rsid w:val="000477B3"/>
    <w:rsid w:val="000558FF"/>
    <w:rsid w:val="00067966"/>
    <w:rsid w:val="000A0F04"/>
    <w:rsid w:val="000A15C8"/>
    <w:rsid w:val="000A24A4"/>
    <w:rsid w:val="000C36B7"/>
    <w:rsid w:val="000D0B74"/>
    <w:rsid w:val="000D6581"/>
    <w:rsid w:val="000E2892"/>
    <w:rsid w:val="000E36C3"/>
    <w:rsid w:val="000E4104"/>
    <w:rsid w:val="000E445A"/>
    <w:rsid w:val="000E4EF3"/>
    <w:rsid w:val="00113848"/>
    <w:rsid w:val="00114784"/>
    <w:rsid w:val="00115444"/>
    <w:rsid w:val="001502FB"/>
    <w:rsid w:val="00160AC6"/>
    <w:rsid w:val="00173FD5"/>
    <w:rsid w:val="00174AF2"/>
    <w:rsid w:val="001756B0"/>
    <w:rsid w:val="00181C10"/>
    <w:rsid w:val="00187761"/>
    <w:rsid w:val="00190BBB"/>
    <w:rsid w:val="00190EE7"/>
    <w:rsid w:val="00191F62"/>
    <w:rsid w:val="001A5669"/>
    <w:rsid w:val="001D3998"/>
    <w:rsid w:val="001E3118"/>
    <w:rsid w:val="001F477E"/>
    <w:rsid w:val="001F4F80"/>
    <w:rsid w:val="002010A1"/>
    <w:rsid w:val="00204374"/>
    <w:rsid w:val="002109DC"/>
    <w:rsid w:val="002140F2"/>
    <w:rsid w:val="002170FA"/>
    <w:rsid w:val="002211E7"/>
    <w:rsid w:val="00224088"/>
    <w:rsid w:val="00234830"/>
    <w:rsid w:val="0024001A"/>
    <w:rsid w:val="0024222D"/>
    <w:rsid w:val="002427A2"/>
    <w:rsid w:val="00247008"/>
    <w:rsid w:val="002562B7"/>
    <w:rsid w:val="002622C1"/>
    <w:rsid w:val="00280307"/>
    <w:rsid w:val="00280F29"/>
    <w:rsid w:val="002A32AE"/>
    <w:rsid w:val="002A5F7D"/>
    <w:rsid w:val="002A7009"/>
    <w:rsid w:val="002A78CE"/>
    <w:rsid w:val="002B4D73"/>
    <w:rsid w:val="002C1453"/>
    <w:rsid w:val="002C5101"/>
    <w:rsid w:val="002D1E40"/>
    <w:rsid w:val="002D6E74"/>
    <w:rsid w:val="002E6D6A"/>
    <w:rsid w:val="002F1EBD"/>
    <w:rsid w:val="002F4B3E"/>
    <w:rsid w:val="00300ABD"/>
    <w:rsid w:val="00310EF1"/>
    <w:rsid w:val="00311F55"/>
    <w:rsid w:val="00327200"/>
    <w:rsid w:val="00335EA0"/>
    <w:rsid w:val="00341B4C"/>
    <w:rsid w:val="003656AF"/>
    <w:rsid w:val="00373B24"/>
    <w:rsid w:val="003759EF"/>
    <w:rsid w:val="003760AB"/>
    <w:rsid w:val="00385074"/>
    <w:rsid w:val="00387985"/>
    <w:rsid w:val="0039226C"/>
    <w:rsid w:val="003962D4"/>
    <w:rsid w:val="003A2C94"/>
    <w:rsid w:val="003A6B5A"/>
    <w:rsid w:val="003B3A86"/>
    <w:rsid w:val="003B5102"/>
    <w:rsid w:val="003B5D40"/>
    <w:rsid w:val="003D1765"/>
    <w:rsid w:val="003D1D80"/>
    <w:rsid w:val="00400887"/>
    <w:rsid w:val="00401F4E"/>
    <w:rsid w:val="00410165"/>
    <w:rsid w:val="004164AA"/>
    <w:rsid w:val="00431AE4"/>
    <w:rsid w:val="00433B80"/>
    <w:rsid w:val="00433FCF"/>
    <w:rsid w:val="004351D0"/>
    <w:rsid w:val="00472D3E"/>
    <w:rsid w:val="0047427D"/>
    <w:rsid w:val="00484E73"/>
    <w:rsid w:val="0049528B"/>
    <w:rsid w:val="004A1558"/>
    <w:rsid w:val="004A4CE8"/>
    <w:rsid w:val="004C01A2"/>
    <w:rsid w:val="004E30DB"/>
    <w:rsid w:val="004E73AD"/>
    <w:rsid w:val="004F2525"/>
    <w:rsid w:val="004F4C58"/>
    <w:rsid w:val="004F7B1C"/>
    <w:rsid w:val="00512537"/>
    <w:rsid w:val="00514352"/>
    <w:rsid w:val="00533B7A"/>
    <w:rsid w:val="00536BDB"/>
    <w:rsid w:val="00557565"/>
    <w:rsid w:val="005577F0"/>
    <w:rsid w:val="00565154"/>
    <w:rsid w:val="00566D00"/>
    <w:rsid w:val="00566EDE"/>
    <w:rsid w:val="00570F47"/>
    <w:rsid w:val="00572D74"/>
    <w:rsid w:val="00597110"/>
    <w:rsid w:val="005D5E79"/>
    <w:rsid w:val="005E01F1"/>
    <w:rsid w:val="005E4AA7"/>
    <w:rsid w:val="005E556B"/>
    <w:rsid w:val="005E6164"/>
    <w:rsid w:val="00603595"/>
    <w:rsid w:val="00603CFF"/>
    <w:rsid w:val="00613D67"/>
    <w:rsid w:val="006213E8"/>
    <w:rsid w:val="0062501B"/>
    <w:rsid w:val="0063064C"/>
    <w:rsid w:val="00647FF5"/>
    <w:rsid w:val="0065165D"/>
    <w:rsid w:val="0065574A"/>
    <w:rsid w:val="00676B61"/>
    <w:rsid w:val="00681122"/>
    <w:rsid w:val="00681FCE"/>
    <w:rsid w:val="00691E18"/>
    <w:rsid w:val="00693CBC"/>
    <w:rsid w:val="00696A9D"/>
    <w:rsid w:val="00697191"/>
    <w:rsid w:val="006C6A29"/>
    <w:rsid w:val="006D15D5"/>
    <w:rsid w:val="006D615D"/>
    <w:rsid w:val="006E21BA"/>
    <w:rsid w:val="006E37D4"/>
    <w:rsid w:val="006E5E1B"/>
    <w:rsid w:val="00702179"/>
    <w:rsid w:val="00702E29"/>
    <w:rsid w:val="007036B0"/>
    <w:rsid w:val="00712082"/>
    <w:rsid w:val="00714A37"/>
    <w:rsid w:val="007316B1"/>
    <w:rsid w:val="00736D8E"/>
    <w:rsid w:val="007422E5"/>
    <w:rsid w:val="007550F9"/>
    <w:rsid w:val="0075544D"/>
    <w:rsid w:val="007569A5"/>
    <w:rsid w:val="007727F1"/>
    <w:rsid w:val="007838D1"/>
    <w:rsid w:val="00794266"/>
    <w:rsid w:val="007952A2"/>
    <w:rsid w:val="007A3AD4"/>
    <w:rsid w:val="007B4DFC"/>
    <w:rsid w:val="007C00CB"/>
    <w:rsid w:val="007C1000"/>
    <w:rsid w:val="007D5D91"/>
    <w:rsid w:val="00837D81"/>
    <w:rsid w:val="00843F97"/>
    <w:rsid w:val="00846832"/>
    <w:rsid w:val="00846C16"/>
    <w:rsid w:val="00850679"/>
    <w:rsid w:val="00852AD0"/>
    <w:rsid w:val="00853AC0"/>
    <w:rsid w:val="008544AB"/>
    <w:rsid w:val="008550CE"/>
    <w:rsid w:val="00855ED6"/>
    <w:rsid w:val="00856188"/>
    <w:rsid w:val="00865F1A"/>
    <w:rsid w:val="00872E23"/>
    <w:rsid w:val="008908A4"/>
    <w:rsid w:val="008929DC"/>
    <w:rsid w:val="008A1AFA"/>
    <w:rsid w:val="008A29B0"/>
    <w:rsid w:val="008A2AD6"/>
    <w:rsid w:val="008B3E2B"/>
    <w:rsid w:val="008B73C2"/>
    <w:rsid w:val="008C02F0"/>
    <w:rsid w:val="008D3F79"/>
    <w:rsid w:val="008D672D"/>
    <w:rsid w:val="008E30C1"/>
    <w:rsid w:val="008E3E19"/>
    <w:rsid w:val="008F0760"/>
    <w:rsid w:val="008F4206"/>
    <w:rsid w:val="00900B5D"/>
    <w:rsid w:val="00900EE9"/>
    <w:rsid w:val="00903865"/>
    <w:rsid w:val="009120FA"/>
    <w:rsid w:val="00913DEF"/>
    <w:rsid w:val="009238B3"/>
    <w:rsid w:val="00925F4E"/>
    <w:rsid w:val="0092645A"/>
    <w:rsid w:val="0094072B"/>
    <w:rsid w:val="00947355"/>
    <w:rsid w:val="0095576D"/>
    <w:rsid w:val="009664FE"/>
    <w:rsid w:val="0097147A"/>
    <w:rsid w:val="00971C73"/>
    <w:rsid w:val="00976B92"/>
    <w:rsid w:val="009865B6"/>
    <w:rsid w:val="009A4653"/>
    <w:rsid w:val="009A46B0"/>
    <w:rsid w:val="009A53C6"/>
    <w:rsid w:val="009A58BB"/>
    <w:rsid w:val="009B07B0"/>
    <w:rsid w:val="009B3CD2"/>
    <w:rsid w:val="009B62DF"/>
    <w:rsid w:val="009C0AA3"/>
    <w:rsid w:val="009C2EFA"/>
    <w:rsid w:val="009C37C6"/>
    <w:rsid w:val="009C4FD9"/>
    <w:rsid w:val="009C596E"/>
    <w:rsid w:val="009F33C5"/>
    <w:rsid w:val="00A03D09"/>
    <w:rsid w:val="00A14297"/>
    <w:rsid w:val="00A17A00"/>
    <w:rsid w:val="00A33179"/>
    <w:rsid w:val="00A40C8C"/>
    <w:rsid w:val="00A40E0B"/>
    <w:rsid w:val="00A45681"/>
    <w:rsid w:val="00A47A41"/>
    <w:rsid w:val="00A50362"/>
    <w:rsid w:val="00A60FC7"/>
    <w:rsid w:val="00A65545"/>
    <w:rsid w:val="00A858F5"/>
    <w:rsid w:val="00A87160"/>
    <w:rsid w:val="00AB2652"/>
    <w:rsid w:val="00AB6329"/>
    <w:rsid w:val="00AC30B5"/>
    <w:rsid w:val="00AD4E08"/>
    <w:rsid w:val="00AD5E24"/>
    <w:rsid w:val="00AD5F01"/>
    <w:rsid w:val="00B14013"/>
    <w:rsid w:val="00B14320"/>
    <w:rsid w:val="00B1652E"/>
    <w:rsid w:val="00B16E57"/>
    <w:rsid w:val="00B2101D"/>
    <w:rsid w:val="00B225C4"/>
    <w:rsid w:val="00B2472A"/>
    <w:rsid w:val="00B27EA7"/>
    <w:rsid w:val="00B30EB3"/>
    <w:rsid w:val="00B35588"/>
    <w:rsid w:val="00B40D30"/>
    <w:rsid w:val="00B42C03"/>
    <w:rsid w:val="00B520EA"/>
    <w:rsid w:val="00B52ECD"/>
    <w:rsid w:val="00B63687"/>
    <w:rsid w:val="00B669FA"/>
    <w:rsid w:val="00B70251"/>
    <w:rsid w:val="00B70984"/>
    <w:rsid w:val="00B804F0"/>
    <w:rsid w:val="00B976F1"/>
    <w:rsid w:val="00BA36AE"/>
    <w:rsid w:val="00BA4B57"/>
    <w:rsid w:val="00BB4465"/>
    <w:rsid w:val="00BC6AFF"/>
    <w:rsid w:val="00BD7B3F"/>
    <w:rsid w:val="00BE411D"/>
    <w:rsid w:val="00BE65F8"/>
    <w:rsid w:val="00BF1CEA"/>
    <w:rsid w:val="00C00AE5"/>
    <w:rsid w:val="00C23B1C"/>
    <w:rsid w:val="00C476F6"/>
    <w:rsid w:val="00C52BB4"/>
    <w:rsid w:val="00C6480B"/>
    <w:rsid w:val="00C749AE"/>
    <w:rsid w:val="00C81044"/>
    <w:rsid w:val="00C81486"/>
    <w:rsid w:val="00CB01AD"/>
    <w:rsid w:val="00CB12B4"/>
    <w:rsid w:val="00CB16A1"/>
    <w:rsid w:val="00CB2335"/>
    <w:rsid w:val="00CB2353"/>
    <w:rsid w:val="00CB25A7"/>
    <w:rsid w:val="00CB6FBA"/>
    <w:rsid w:val="00CC159F"/>
    <w:rsid w:val="00CC2107"/>
    <w:rsid w:val="00CC530B"/>
    <w:rsid w:val="00CF2229"/>
    <w:rsid w:val="00CF65F1"/>
    <w:rsid w:val="00D10152"/>
    <w:rsid w:val="00D131C5"/>
    <w:rsid w:val="00D40DD6"/>
    <w:rsid w:val="00D46636"/>
    <w:rsid w:val="00D46D47"/>
    <w:rsid w:val="00D60356"/>
    <w:rsid w:val="00D67069"/>
    <w:rsid w:val="00D70A4A"/>
    <w:rsid w:val="00D725EB"/>
    <w:rsid w:val="00D7421E"/>
    <w:rsid w:val="00D82B67"/>
    <w:rsid w:val="00D834C8"/>
    <w:rsid w:val="00D84504"/>
    <w:rsid w:val="00D854DE"/>
    <w:rsid w:val="00D970C8"/>
    <w:rsid w:val="00DA1C5B"/>
    <w:rsid w:val="00DA78B1"/>
    <w:rsid w:val="00DE5E12"/>
    <w:rsid w:val="00DF7789"/>
    <w:rsid w:val="00E01019"/>
    <w:rsid w:val="00E06EAB"/>
    <w:rsid w:val="00E17444"/>
    <w:rsid w:val="00E45193"/>
    <w:rsid w:val="00E51920"/>
    <w:rsid w:val="00E51ADC"/>
    <w:rsid w:val="00E5211C"/>
    <w:rsid w:val="00E53E06"/>
    <w:rsid w:val="00E54125"/>
    <w:rsid w:val="00E61D19"/>
    <w:rsid w:val="00E6425B"/>
    <w:rsid w:val="00E70554"/>
    <w:rsid w:val="00E73BCE"/>
    <w:rsid w:val="00E87E88"/>
    <w:rsid w:val="00EA5D50"/>
    <w:rsid w:val="00EB7654"/>
    <w:rsid w:val="00EB7C42"/>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3772"/>
    <w:rsid w:val="00F87712"/>
    <w:rsid w:val="00F91E4B"/>
    <w:rsid w:val="00F97B52"/>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7F0"/>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772480662">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dx.doi.org/10.20506/rst.22.2.1431"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5" Type="http://schemas.openxmlformats.org/officeDocument/2006/relationships/webSettings" Target="webSettings.xml"/><Relationship Id="rId15" Type="http://schemas.openxmlformats.org/officeDocument/2006/relationships/hyperlink" Target="https://www.bmeia.gv.at/reise-aufenthalt/reisewarnungen/" TargetMode="External"/><Relationship Id="rId10" Type="http://schemas.openxmlformats.org/officeDocument/2006/relationships/hyperlink" Target="https://www.nieuwsblad.be/cnt/dmf20200307_04880150"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reisewarnung.net/en/worldma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84BA4"/>
    <w:rsid w:val="001A3C0C"/>
    <w:rsid w:val="001B12A3"/>
    <w:rsid w:val="0021749F"/>
    <w:rsid w:val="0029161B"/>
    <w:rsid w:val="003060A1"/>
    <w:rsid w:val="003B5237"/>
    <w:rsid w:val="00477928"/>
    <w:rsid w:val="0050333B"/>
    <w:rsid w:val="0052122B"/>
    <w:rsid w:val="005C0E35"/>
    <w:rsid w:val="00684F7F"/>
    <w:rsid w:val="0074386C"/>
    <w:rsid w:val="007607BA"/>
    <w:rsid w:val="007A5E54"/>
    <w:rsid w:val="00901B06"/>
    <w:rsid w:val="0093264D"/>
    <w:rsid w:val="00945FFA"/>
    <w:rsid w:val="00A478C2"/>
    <w:rsid w:val="00A629B1"/>
    <w:rsid w:val="00A95CB4"/>
    <w:rsid w:val="00B64DF0"/>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E7A44D-48D1-46B2-BAAC-DA1F0C7C5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402</Words>
  <Characters>7069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8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210</cp:revision>
  <dcterms:created xsi:type="dcterms:W3CDTF">2020-06-09T07:09:00Z</dcterms:created>
  <dcterms:modified xsi:type="dcterms:W3CDTF">2020-10-17T20:17:00Z</dcterms:modified>
</cp:coreProperties>
</file>